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4A9B" w:rsidRDefault="00025E7A" w:rsidP="00E1185F">
      <w:pPr>
        <w:spacing w:line="480" w:lineRule="auto"/>
        <w:rPr>
          <w:b/>
        </w:rPr>
      </w:pPr>
      <w:bookmarkStart w:id="0" w:name="_GoBack"/>
      <w:bookmarkEnd w:id="0"/>
      <w:r>
        <w:rPr>
          <w:b/>
        </w:rPr>
        <w:t>Is the</w:t>
      </w:r>
      <w:r w:rsidR="00DC45C9" w:rsidRPr="00E1185F">
        <w:rPr>
          <w:b/>
        </w:rPr>
        <w:t xml:space="preserve"> incidence of paediatric inflammatory bowel disease </w:t>
      </w:r>
      <w:r>
        <w:rPr>
          <w:b/>
        </w:rPr>
        <w:t>still increasing</w:t>
      </w:r>
      <w:r w:rsidR="006E0BE8">
        <w:rPr>
          <w:b/>
        </w:rPr>
        <w:t>?</w:t>
      </w:r>
      <w:r w:rsidR="00DC45C9" w:rsidRPr="00E1185F">
        <w:rPr>
          <w:b/>
        </w:rPr>
        <w:t xml:space="preserve"> </w:t>
      </w:r>
    </w:p>
    <w:p w:rsidR="00DC45C9" w:rsidRDefault="00E1185F" w:rsidP="00E1185F">
      <w:pPr>
        <w:spacing w:line="480" w:lineRule="auto"/>
        <w:rPr>
          <w:vertAlign w:val="superscript"/>
        </w:rPr>
      </w:pPr>
      <w:r>
        <w:t>James J Ashton</w:t>
      </w:r>
      <w:r>
        <w:rPr>
          <w:vertAlign w:val="superscript"/>
        </w:rPr>
        <w:t>1</w:t>
      </w:r>
      <w:proofErr w:type="gramStart"/>
      <w:r>
        <w:rPr>
          <w:vertAlign w:val="superscript"/>
        </w:rPr>
        <w:t>,2</w:t>
      </w:r>
      <w:proofErr w:type="gramEnd"/>
      <w:r>
        <w:t>, Mick Cullen</w:t>
      </w:r>
      <w:r>
        <w:rPr>
          <w:vertAlign w:val="superscript"/>
        </w:rPr>
        <w:t>1</w:t>
      </w:r>
      <w:r>
        <w:t xml:space="preserve">, </w:t>
      </w:r>
      <w:r w:rsidR="00563B50">
        <w:t>Nadeem Afzal</w:t>
      </w:r>
      <w:r w:rsidR="00563B50">
        <w:rPr>
          <w:vertAlign w:val="superscript"/>
        </w:rPr>
        <w:t>1</w:t>
      </w:r>
      <w:r w:rsidR="00563B50">
        <w:t xml:space="preserve">, </w:t>
      </w:r>
      <w:r>
        <w:t>Tracy Coelho</w:t>
      </w:r>
      <w:r>
        <w:rPr>
          <w:vertAlign w:val="superscript"/>
        </w:rPr>
        <w:t>1</w:t>
      </w:r>
      <w:r>
        <w:t>, Akshay Batra</w:t>
      </w:r>
      <w:r>
        <w:rPr>
          <w:vertAlign w:val="superscript"/>
        </w:rPr>
        <w:t>1</w:t>
      </w:r>
      <w:r w:rsidR="006A680E">
        <w:t xml:space="preserve">, </w:t>
      </w:r>
      <w:r>
        <w:t>R Mark Beattie</w:t>
      </w:r>
      <w:r>
        <w:rPr>
          <w:vertAlign w:val="superscript"/>
        </w:rPr>
        <w:t>1</w:t>
      </w:r>
    </w:p>
    <w:p w:rsidR="00E1185F" w:rsidRPr="00E1185F" w:rsidRDefault="00E1185F" w:rsidP="00E1185F">
      <w:pPr>
        <w:pStyle w:val="ListParagraph"/>
        <w:numPr>
          <w:ilvl w:val="0"/>
          <w:numId w:val="1"/>
        </w:numPr>
        <w:spacing w:line="480" w:lineRule="auto"/>
      </w:pPr>
      <w:r>
        <w:t xml:space="preserve">Department of Paediatric Gastroenterology, Southampton Children’s Hospital, Southampton, UK </w:t>
      </w:r>
    </w:p>
    <w:p w:rsidR="00E1185F" w:rsidRDefault="00E1185F" w:rsidP="00E1185F">
      <w:pPr>
        <w:pStyle w:val="ListParagraph"/>
        <w:numPr>
          <w:ilvl w:val="0"/>
          <w:numId w:val="1"/>
        </w:numPr>
        <w:spacing w:line="480" w:lineRule="auto"/>
      </w:pPr>
      <w:r>
        <w:t>Human Genetics and Genomic Medicine, University of Southampton, Southampton, UK</w:t>
      </w:r>
    </w:p>
    <w:p w:rsidR="00840413" w:rsidRDefault="00840413" w:rsidP="00840413"/>
    <w:p w:rsidR="00D56DCD" w:rsidRDefault="00D56DCD" w:rsidP="00D56DCD">
      <w:r>
        <w:t>Correspondence to</w:t>
      </w:r>
    </w:p>
    <w:p w:rsidR="00D56DCD" w:rsidRDefault="00D56DCD" w:rsidP="00D56DCD">
      <w:r>
        <w:t xml:space="preserve">Professor R Mark Beattie, </w:t>
      </w:r>
    </w:p>
    <w:p w:rsidR="00D56DCD" w:rsidRDefault="00D56DCD" w:rsidP="00D56DCD">
      <w:r>
        <w:t xml:space="preserve">Department of Paediatric Gastroenterology, </w:t>
      </w:r>
    </w:p>
    <w:p w:rsidR="00D56DCD" w:rsidRDefault="00D56DCD" w:rsidP="00D56DCD">
      <w:r>
        <w:t>Southampton Children’s Hospital</w:t>
      </w:r>
    </w:p>
    <w:p w:rsidR="00D56DCD" w:rsidRDefault="00D56DCD" w:rsidP="00D56DCD">
      <w:proofErr w:type="spellStart"/>
      <w:r>
        <w:t>Tremona</w:t>
      </w:r>
      <w:proofErr w:type="spellEnd"/>
      <w:r>
        <w:t xml:space="preserve"> road, </w:t>
      </w:r>
    </w:p>
    <w:p w:rsidR="00D56DCD" w:rsidRDefault="00D56DCD" w:rsidP="00D56DCD">
      <w:r>
        <w:t>Southampton,</w:t>
      </w:r>
    </w:p>
    <w:p w:rsidR="00D56DCD" w:rsidRDefault="00D56DCD" w:rsidP="00D56DCD">
      <w:r>
        <w:t xml:space="preserve">SO16 6YD, </w:t>
      </w:r>
    </w:p>
    <w:p w:rsidR="00D56DCD" w:rsidRDefault="00D56DCD" w:rsidP="00D56DCD">
      <w:r>
        <w:t>UK</w:t>
      </w:r>
    </w:p>
    <w:p w:rsidR="00840413" w:rsidRDefault="00D56DCD" w:rsidP="00D56DCD">
      <w:r>
        <w:t>Mark.beattie@uhs.nhs.uk</w:t>
      </w:r>
    </w:p>
    <w:p w:rsidR="00840413" w:rsidRDefault="00840413" w:rsidP="00840413"/>
    <w:p w:rsidR="00840413" w:rsidRDefault="00681EC3" w:rsidP="00840413">
      <w:r>
        <w:t>Word count</w:t>
      </w:r>
      <w:r w:rsidR="005778A4">
        <w:t xml:space="preserve">- </w:t>
      </w:r>
      <w:r w:rsidR="001E30D8">
        <w:t>438</w:t>
      </w:r>
    </w:p>
    <w:p w:rsidR="00681EC3" w:rsidRDefault="000D0F54" w:rsidP="00840413">
      <w:r>
        <w:t>Figures- 2</w:t>
      </w:r>
    </w:p>
    <w:p w:rsidR="00840413" w:rsidRDefault="00840413" w:rsidP="00840413"/>
    <w:p w:rsidR="00840413" w:rsidRDefault="00840413" w:rsidP="00840413"/>
    <w:p w:rsidR="00840413" w:rsidRDefault="00840413" w:rsidP="00840413"/>
    <w:p w:rsidR="00840413" w:rsidRDefault="00840413" w:rsidP="00840413"/>
    <w:p w:rsidR="00840413" w:rsidRDefault="00840413" w:rsidP="00840413"/>
    <w:p w:rsidR="00840413" w:rsidRDefault="00840413" w:rsidP="00840413"/>
    <w:p w:rsidR="00840413" w:rsidRDefault="00840413" w:rsidP="00840413"/>
    <w:p w:rsidR="00D76A5D" w:rsidRDefault="00D76A5D" w:rsidP="00840413"/>
    <w:p w:rsidR="00840413" w:rsidRDefault="00840413" w:rsidP="00840413"/>
    <w:p w:rsidR="00840413" w:rsidRDefault="00840413" w:rsidP="00840413"/>
    <w:p w:rsidR="009C7A77" w:rsidRDefault="009C7A77" w:rsidP="00840413"/>
    <w:p w:rsidR="009C7A77" w:rsidRPr="009C7A77" w:rsidRDefault="009C7A77" w:rsidP="009C7A77">
      <w:pPr>
        <w:spacing w:line="480" w:lineRule="auto"/>
        <w:rPr>
          <w:u w:val="single"/>
        </w:rPr>
      </w:pPr>
      <w:r w:rsidRPr="009C7A77">
        <w:rPr>
          <w:u w:val="single"/>
        </w:rPr>
        <w:t>Conflicts of interest</w:t>
      </w:r>
    </w:p>
    <w:p w:rsidR="009C7A77" w:rsidRDefault="009C7A77" w:rsidP="009C7A77">
      <w:pPr>
        <w:spacing w:line="480" w:lineRule="auto"/>
      </w:pPr>
      <w:r>
        <w:t>The authors declare no conflicts of interest</w:t>
      </w:r>
    </w:p>
    <w:p w:rsidR="009C7A77" w:rsidRPr="009C7A77" w:rsidRDefault="009C7A77" w:rsidP="009C7A77">
      <w:pPr>
        <w:spacing w:line="480" w:lineRule="auto"/>
        <w:rPr>
          <w:u w:val="single"/>
        </w:rPr>
      </w:pPr>
      <w:proofErr w:type="spellStart"/>
      <w:r w:rsidRPr="009C7A77">
        <w:rPr>
          <w:u w:val="single"/>
        </w:rPr>
        <w:t>Contributorship</w:t>
      </w:r>
      <w:proofErr w:type="spellEnd"/>
    </w:p>
    <w:p w:rsidR="00EF1E10" w:rsidRDefault="009C7A77" w:rsidP="009C7A77">
      <w:pPr>
        <w:spacing w:line="480" w:lineRule="auto"/>
      </w:pPr>
      <w:r>
        <w:t xml:space="preserve">JJA and RMB conceived the study. JJA and MC collected the data, JJA analysed the data with help from all authors. JJA and RMB wrote the manuscript with help from all authors. </w:t>
      </w:r>
    </w:p>
    <w:p w:rsidR="009C7A77" w:rsidRDefault="009C7A77" w:rsidP="009C7A77">
      <w:pPr>
        <w:spacing w:line="480" w:lineRule="auto"/>
      </w:pPr>
      <w:r>
        <w:t>“The Corresponding Author has the right to grant on behalf of all authors and does grant on behalf of all authors, an exclu</w:t>
      </w:r>
      <w:r>
        <w:lastRenderedPageBreak/>
        <w:t>sive licence (or non-exclusive licence for UK Crown and US Federal Government employees) on a worldwide basis to the BMJ Publishing Group Ltd, and its Licensees to permit this article (if accepted) to be published in ADC and any other BMJPGL products and to exploit all subsidiary rights, as set out in our licence.”</w:t>
      </w:r>
    </w:p>
    <w:p w:rsidR="009C7A77" w:rsidRPr="009C7A77" w:rsidRDefault="009C7A77" w:rsidP="009C7A77">
      <w:pPr>
        <w:spacing w:line="480" w:lineRule="auto"/>
        <w:rPr>
          <w:u w:val="single"/>
        </w:rPr>
      </w:pPr>
      <w:r w:rsidRPr="009C7A77">
        <w:rPr>
          <w:u w:val="single"/>
        </w:rPr>
        <w:t>Funding</w:t>
      </w:r>
    </w:p>
    <w:p w:rsidR="009C7A77" w:rsidRDefault="009C7A77" w:rsidP="009C7A77">
      <w:pPr>
        <w:spacing w:line="480" w:lineRule="auto"/>
      </w:pPr>
      <w:r>
        <w:t>JJA is funded by an Action Medical Research, research training fellowship</w:t>
      </w:r>
    </w:p>
    <w:p w:rsidR="009C7A77" w:rsidRDefault="009C7A77" w:rsidP="009C7A77">
      <w:pPr>
        <w:spacing w:line="480" w:lineRule="auto"/>
      </w:pPr>
    </w:p>
    <w:p w:rsidR="009C7A77" w:rsidRDefault="009C7A77" w:rsidP="009C7A77">
      <w:pPr>
        <w:spacing w:line="480" w:lineRule="auto"/>
      </w:pPr>
    </w:p>
    <w:p w:rsidR="009C7A77" w:rsidRDefault="009C7A77" w:rsidP="009C7A77">
      <w:pPr>
        <w:spacing w:line="480" w:lineRule="auto"/>
      </w:pPr>
    </w:p>
    <w:p w:rsidR="009C7A77" w:rsidRDefault="009C7A77" w:rsidP="009C7A77">
      <w:pPr>
        <w:spacing w:line="480" w:lineRule="auto"/>
      </w:pPr>
    </w:p>
    <w:p w:rsidR="009C7A77" w:rsidRDefault="009C7A77" w:rsidP="009C7A77">
      <w:pPr>
        <w:spacing w:line="480" w:lineRule="auto"/>
      </w:pPr>
    </w:p>
    <w:p w:rsidR="009C7A77" w:rsidRDefault="009C7A77" w:rsidP="009C7A77">
      <w:pPr>
        <w:spacing w:line="480" w:lineRule="auto"/>
      </w:pPr>
    </w:p>
    <w:p w:rsidR="009C7A77" w:rsidRDefault="009C7A77" w:rsidP="009C7A77">
      <w:pPr>
        <w:spacing w:line="480" w:lineRule="auto"/>
      </w:pPr>
    </w:p>
    <w:p w:rsidR="009C7A77" w:rsidRDefault="009C7A77" w:rsidP="009C7A77">
      <w:pPr>
        <w:spacing w:line="480" w:lineRule="auto"/>
      </w:pPr>
    </w:p>
    <w:p w:rsidR="009C7A77" w:rsidRDefault="009C7A77" w:rsidP="009C7A77">
      <w:pPr>
        <w:spacing w:line="480" w:lineRule="auto"/>
      </w:pPr>
    </w:p>
    <w:p w:rsidR="009C7A77" w:rsidRDefault="009C7A77" w:rsidP="009C7A77">
      <w:pPr>
        <w:spacing w:line="480" w:lineRule="auto"/>
      </w:pPr>
    </w:p>
    <w:p w:rsidR="00840413" w:rsidRPr="00840413" w:rsidRDefault="00840413" w:rsidP="009C7A77">
      <w:pPr>
        <w:spacing w:line="480" w:lineRule="auto"/>
        <w:rPr>
          <w:b/>
        </w:rPr>
      </w:pPr>
      <w:r>
        <w:t xml:space="preserve">There has been an increase in the incidence of paediatric inflammatory bowel disease </w:t>
      </w:r>
      <w:r w:rsidR="00DE27C0">
        <w:t xml:space="preserve">(IBD) </w:t>
      </w:r>
      <w:r>
        <w:t xml:space="preserve">over the last 20 years </w:t>
      </w:r>
      <w:r w:rsidR="00E86B34">
        <w:fldChar w:fldCharType="begin" w:fldLock="1"/>
      </w:r>
      <w:r w:rsidR="00CC5024">
        <w:instrText>ADDIN CSL_CITATION { "citationItems" : [ { "id" : "ITEM-1", "itemData" : { "DOI" : "10.1136/archdischild-2013-305419", "ISSN" : "0003-9888", "PMID" : "24728445", "abstract" : "BACKGROUND There has been a significant increase in the incidence of paediatric inflammatory bowel disease (PIBD) over the last 25 years although there is no recent data from England. We aimed to analyse changes in incidence within a defined English population over the last decade and compare this to recent and historical incidence data from comparable studies. METHODS The new diagnosis incidence of PIBD (age less than or equal to 16 years) was recorded from a prospective database for a geographically defined area within Southern England (2002-2012). Data were analysed for two separate time periods (cohort 1:2002-2006 and cohort 2:2008-2012) and compared to data from the British Paediatric Surveillance Unit (BPSU) survey in 1998/1999. Data were analysed by age, sex and disease type. RESULTS There has been an increase in incidence of PIBD from 6.39/100,000/year during cohort 1 to 9.37/100,000/year during cohort 2 (p=0.0002). This compares with the BPSU incidence data in England (1998-1999) of 5.2/100,000/year. There was no statistically significant difference in median age of diagnosis between cohorts (p=0.46). The incidence of Crohn's disease (CD) was 3.8/100,000/year in cohort 1 rising to 5.85/100,000/year in cohort 2 (p=0.001). The incidence of ulcerative colitis (UC) was 2.01/100,000/year in cohort 1 rising to 2.62/100,000/year in cohort 2 (p=0.1458). Overall PIBD incidence is higher in males in cohort 1 (male-to-female ratio 1.35:1) and cohort 2 (male-to-female ratio 1.5:1). CONCLUSIONS The incidence of PIBD continues to increase with a rise of almost 50% in the last decade in Southern England. The reasons for this increase remain unclear.", "author" : [ { "dropping-particle" : "", "family" : "Ashton", "given" : "J. J.", "non-dropping-particle" : "", "parse-names" : false, "suffix" : "" }, { "dropping-particle" : "", "family" : "Wiskin", "given" : "A. E.", "non-dropping-particle" : "", "parse-names" : false, "suffix" : "" }, { "dropping-particle" : "", "family" : "Ennis", "given" : "S.", "non-dropping-particle" : "", "parse-names" : false, "suffix" : "" }, { "dropping-particle" : "", "family" : "Batra", "given" : "A.", "non-dropping-particle" : "", "parse-names" : false, "suffix" : "" }, { "dropping-particle" : "", "family" : "Afzal", "given" : "N. A.", "non-dropping-particle" : "", "parse-names" : false, "suffix" : "" }, { "dropping-particle" : "", "family" : "Beattie", "given" : "R. M.", "non-dropping-particle" : "", "parse-names" : false, "suffix" : "" } ], "container-title" : "Archives of Disease in Childhood", "id" : "ITEM-1", "issue" : "7", "issued" : { "date-parts" : [ [ "2014", "7", "1" ] ] }, "page" : "659-664", "title" : "Rising incidence of paediatric inflammatory bowel disease (PIBD) in Wessex, Southern England", "type" : "article-journal", "volume" : "99" }, "uris" : [ "http://www.mendeley.com/documents/?uuid=2e8a1dc7-b0ea-3666-95f7-bde39fc8c395" ] }, { "id" : "ITEM-2", "itemData" : { "DOI" : "10.1002/ibd.21797", "ISSN" : "1536-4844", "author" : [ { "dropping-particle" : "", "family" : "Henderson", "given" : "Paul", "non-dropping-particle" : "", "parse-names" : false, "suffix" : "" }, { "dropping-particle" : "", "family" : "Richard", "given" : "Hansen", "non-dropping-particle" : "", "parse-names" : false, "suffix" : "" }, { "dropping-particle" : "", "family" : "L.", "given" : "Cameron Fiona", "non-dropping-particle" : "", "parse-names" : false, "suffix" : "" }, { "dropping-particle" : "", "family" : "Kostas", "given" : "Gerasimidis", "non-dropping-particle" : "", "parse-names" : false, "suffix" : "" }, { "dropping-particle" : "", "family" : "Pam", "given" : "Rogers", "non-dropping-particle" : "", "parse-names" : false, "suffix" : "" }, { "dropping-particle" : "", "family" : "Michael", "given" : "Bisset W", "non-dropping-particle" : "", "parse-names" : false, "suffix" : "" }, { "dropping-particle" : "", "family" : "L.", "given" : "Reynish Emma", "non-dropping-particle" : "", "parse-names" : false, "suffix" : "" }, { "dropping-particle" : "", "family" : "E.", "given" : "Drummond Hazel", "non-dropping-particle" : "", "parse-names" : false, "suffix" : "" }, { "dropping-particle" : "", "family" : "H.", "given" : "Anderson Niall", "non-dropping-particle" : "", "parse-names" : false, "suffix" : "" } ], "container-title" : "Inflammatory bowel diseases", "id" : "ITEM-2", "issue" : "6", "issued" : { "date-parts" : [ [ "2012" ] ] }, "page" : "999-1005", "title" : "Rising incidence of pediatric inflammatory bowel disease in Scotland.", "type" : "article-journal", "volume" : "18" }, "uris" : [ "http://www.mendeley.com/documents/?uuid=4dbbdd95-be32-4d9a-ab5a-f04cca0cdbbe" ] } ], "mendeley" : { "formattedCitation" : "[1,2]", "plainTextFormattedCitation" : "[1,2]", "previouslyFormattedCitation" : "[1,2]" }, "properties" : {  }, "schema" : "https://github.com/citation-style-language/schema/raw/master/csl-citation.json" }</w:instrText>
      </w:r>
      <w:r w:rsidR="00E86B34">
        <w:fldChar w:fldCharType="separate"/>
      </w:r>
      <w:r w:rsidRPr="00840413">
        <w:rPr>
          <w:noProof/>
        </w:rPr>
        <w:t>[1,2]</w:t>
      </w:r>
      <w:r w:rsidR="00E86B34">
        <w:fldChar w:fldCharType="end"/>
      </w:r>
      <w:r>
        <w:t xml:space="preserve">. </w:t>
      </w:r>
      <w:r w:rsidR="00B01998">
        <w:t xml:space="preserve">We have previously </w:t>
      </w:r>
      <w:r w:rsidR="00312523">
        <w:t xml:space="preserve">published data </w:t>
      </w:r>
      <w:r w:rsidR="00B01998">
        <w:t xml:space="preserve"> from Wessex, England reporting </w:t>
      </w:r>
      <w:r w:rsidR="0088014C">
        <w:t xml:space="preserve"> </w:t>
      </w:r>
      <w:r w:rsidR="00312523">
        <w:t>an incidence of 9.37/100,000/year</w:t>
      </w:r>
      <w:r w:rsidR="00B01998">
        <w:t xml:space="preserve"> ((2008-12)</w:t>
      </w:r>
      <w:r w:rsidR="00312523">
        <w:t>, significantly increased f</w:t>
      </w:r>
      <w:r w:rsidR="0088014C">
        <w:t xml:space="preserve">rom 5.2/100,000/year in 1998-99, </w:t>
      </w:r>
      <w:r w:rsidR="00312523">
        <w:t>6.39/100,000/year in 2002-06 a</w:t>
      </w:r>
      <w:r w:rsidR="0088014C">
        <w:t xml:space="preserve">nd 7.82/100,000/year in 2003-08 </w:t>
      </w:r>
      <w:r w:rsidR="00E86B34">
        <w:fldChar w:fldCharType="begin" w:fldLock="1"/>
      </w:r>
      <w:r w:rsidR="00CC5024">
        <w:instrText>ADDIN CSL_CITATION { "citationItems" : [ { "id" : "ITEM-1", "itemData" : { "DOI" : "10.1136/archdischild-2013-305419", "ISSN" : "0003-9888", "PMID" : "24728445", "abstract" : "BACKGROUND There has been a significant increase in the incidence of paediatric inflammatory bowel disease (PIBD) over the last 25 years although there is no recent data from England. We aimed to analyse changes in incidence within a defined English population over the last decade and compare this to recent and historical incidence data from comparable studies. METHODS The new diagnosis incidence of PIBD (age less than or equal to 16 years) was recorded from a prospective database for a geographically defined area within Southern England (2002-2012). Data were analysed for two separate time periods (cohort 1:2002-2006 and cohort 2:2008-2012) and compared to data from the British Paediatric Surveillance Unit (BPSU) survey in 1998/1999. Data were analysed by age, sex and disease type. RESULTS There has been an increase in incidence of PIBD from 6.39/100,000/year during cohort 1 to 9.37/100,000/year during cohort 2 (p=0.0002). This compares with the BPSU incidence data in England (1998-1999) of 5.2/100,000/year. There was no statistically significant difference in median age of diagnosis between cohorts (p=0.46). The incidence of Crohn's disease (CD) was 3.8/100,000/year in cohort 1 rising to 5.85/100,000/year in cohort 2 (p=0.001). The incidence of ulcerative colitis (UC) was 2.01/100,000/year in cohort 1 rising to 2.62/100,000/year in cohort 2 (p=0.1458). Overall PIBD incidence is higher in males in cohort 1 (male-to-female ratio 1.35:1) and cohort 2 (male-to-female ratio 1.5:1). CONCLUSIONS The incidence of PIBD continues to increase with a rise of almost 50% in the last decade in Southern England. The reasons for this increase remain unclear.", "author" : [ { "dropping-particle" : "", "family" : "Ashton", "given" : "J. J.", "non-dropping-particle" : "", "parse-names" : false, "suffix" : "" }, { "dropping-particle" : "", "family" : "Wiskin", "given" : "A. E.", "non-dropping-particle" : "", "parse-names" : false, "suffix" : "" }, { "dropping-particle" : "", "family" : "Ennis", "given" : "S.", "non-dropping-particle" : "", "parse-names" : false, "suffix" : "" }, { "dropping-particle" : "", "family" : "Batra", "given" : "A.", "non-dropping-particle" : "", "parse-names" : false, "suffix" : "" }, { "dropping-particle" : "", "family" : "Afzal", "given" : "N. A.", "non-dropping-particle" : "", "parse-names" : false, "suffix" : "" }, { "dropping-particle" : "", "family" : "Beattie", "given" : "R. M.", "non-dropping-particle" : "", "parse-names" : false, "suffix" : "" } ], "container-title" : "Archives of Disease in Childhood", "id" : "ITEM-1", "issue" : "7", "issued" : { "date-parts" : [ [ "2014", "7", "1" ] ] }, "page" : "659-664", "title" : "Rising incidence of paediatric inflammatory bowel disease (PIBD) in Wessex, Southern England", "type" : "article-journal", "volume" : "99" }, "uris" : [ "http://www.mendeley.com/documents/?uuid=2e8a1dc7-b0ea-3666-95f7-bde39fc8c395" ] }, { "id" : "ITEM-2", "itemData" : { "DOI" : "10.1002/ibd.21797", "ISSN" : "1536-4844", "author" : [ { "dropping-particle" : "", "family" : "Henderson", "given" : "Paul", "non-dropping-particle" : "", "parse-names" : false, "suffix" : "" }, { "dropping-particle" : "", "family" : "Richard", "given" : "Hansen", "non-dropping-particle" : "", "parse-names" : false, "suffix" : "" }, { "dropping-particle" : "", "family" : "L.", "given" : "Cameron Fiona", "non-dropping-particle" : "", "parse-names" : false, "suffix" : "" }, { "dropping-particle" : "", "family" : "Kostas", "given" : "Gerasimidis", "non-dropping-particle" : "", "parse-names" : false, "suffix" : "" }, { "dropping-particle" : "", "family" : "Pam", "given" : "Rogers", "non-dropping-particle" : "", "parse-names" : false, "suffix" : "" }, { "dropping-particle" : "", "family" : "Michael", "given" : "Bisset W", "non-dropping-particle" : "", "parse-names" : false, "suffix" : "" }, { "dropping-particle" : "", "family" : "L.", "given" : "Reynish Emma", "non-dropping-particle" : "", "parse-names" : false, "suffix" : "" }, { "dropping-particle" : "", "family" : "E.", "given" : "Drummond Hazel", "non-dropping-particle" : "", "parse-names" : false, "suffix" : "" }, { "dropping-particle" : "", "family" : "H.", "given" : "Anderson Niall", "non-dropping-particle" : "", "parse-names" : false, "suffix" : "" } ], "container-title" : "Inflammatory bowel diseases", "id" : "ITEM-2", "issue" : "6", "issued" : { "date-parts" : [ [ "2012" ] ] }, "page" : "999-1005", "title" : "Rising incidence of pediatric inflammatory bowel disease in Scotland.", "type" : "article-journal", "volume" : "18" }, "uris" : [ "http://www.mendeley.com/documents/?uuid=4dbbdd95-be32-4d9a-ab5a-f04cca0cdbbe" ] } ], "mendeley" : { "formattedCitation" : "[1,2]", "plainTextFormattedCitation" : "[1,2]", "previouslyFormattedCitation" : "[1,2]" }, "properties" : {  }, "schema" : "https://github.com/citation-style-language/schema/raw/master/csl-citation.json" }</w:instrText>
      </w:r>
      <w:r w:rsidR="00E86B34">
        <w:fldChar w:fldCharType="separate"/>
      </w:r>
      <w:r w:rsidR="00CC5024" w:rsidRPr="00CC5024">
        <w:rPr>
          <w:noProof/>
        </w:rPr>
        <w:t>[1,2]</w:t>
      </w:r>
      <w:r w:rsidR="00E86B34">
        <w:fldChar w:fldCharType="end"/>
      </w:r>
      <w:r w:rsidR="00312523">
        <w:t>.</w:t>
      </w:r>
      <w:r w:rsidR="00B01998">
        <w:t xml:space="preserve"> </w:t>
      </w:r>
      <w:r w:rsidR="00DE27C0">
        <w:t xml:space="preserve"> </w:t>
      </w:r>
      <w:r w:rsidR="00E93409">
        <w:t>We</w:t>
      </w:r>
      <w:r w:rsidR="00DE27C0">
        <w:t xml:space="preserve"> </w:t>
      </w:r>
      <w:r w:rsidR="00B01998">
        <w:t xml:space="preserve">now </w:t>
      </w:r>
      <w:r w:rsidR="003A2443">
        <w:t>report</w:t>
      </w:r>
      <w:r w:rsidR="00DE27C0">
        <w:t xml:space="preserve"> the most recent disease incidence figures for Wessex, England </w:t>
      </w:r>
      <w:r w:rsidR="00687840">
        <w:t>(</w:t>
      </w:r>
      <w:r w:rsidR="0088014C">
        <w:t>01/01/2013</w:t>
      </w:r>
      <w:r w:rsidR="00687840">
        <w:t xml:space="preserve"> to </w:t>
      </w:r>
      <w:r w:rsidR="0088014C">
        <w:t>31/12/2017</w:t>
      </w:r>
      <w:r w:rsidR="00687840">
        <w:t xml:space="preserve">) </w:t>
      </w:r>
      <w:r w:rsidR="00727CA7">
        <w:t xml:space="preserve">and </w:t>
      </w:r>
      <w:r w:rsidR="00682482">
        <w:t>analyse them with previo</w:t>
      </w:r>
      <w:r w:rsidR="00727CA7">
        <w:t xml:space="preserve">usly published </w:t>
      </w:r>
      <w:r w:rsidR="0088014C">
        <w:t xml:space="preserve">Wessex </w:t>
      </w:r>
      <w:r w:rsidR="00727CA7">
        <w:t xml:space="preserve">data </w:t>
      </w:r>
      <w:r w:rsidR="00682482">
        <w:t>(</w:t>
      </w:r>
      <w:r w:rsidR="0088014C">
        <w:t>01/01/2002</w:t>
      </w:r>
      <w:r w:rsidR="00E93409">
        <w:t xml:space="preserve"> to </w:t>
      </w:r>
      <w:r w:rsidR="0088014C">
        <w:t>21/12/2012</w:t>
      </w:r>
      <w:r w:rsidR="00682482">
        <w:t>)</w:t>
      </w:r>
      <w:r w:rsidR="003A2443">
        <w:t xml:space="preserve"> demonstrat</w:t>
      </w:r>
      <w:r w:rsidR="00F82C6D">
        <w:t>ing</w:t>
      </w:r>
      <w:r w:rsidR="003A2443">
        <w:t xml:space="preserve"> the most contemporary incidence </w:t>
      </w:r>
      <w:r w:rsidR="00B01998">
        <w:t xml:space="preserve">and  </w:t>
      </w:r>
      <w:r w:rsidR="00CE48A9">
        <w:t>the trend over 16 years</w:t>
      </w:r>
      <w:r w:rsidR="003A2443">
        <w:t>.</w:t>
      </w:r>
      <w:r w:rsidR="00727CA7">
        <w:t xml:space="preserve"> </w:t>
      </w:r>
      <w:r w:rsidR="00DE27C0">
        <w:t xml:space="preserve"> </w:t>
      </w:r>
      <w:r w:rsidR="00CE48A9">
        <w:t>The ‘Wessex’ p</w:t>
      </w:r>
      <w:r w:rsidR="0060756B">
        <w:t xml:space="preserve">opulation </w:t>
      </w:r>
      <w:r w:rsidR="00F82C6D">
        <w:t>was</w:t>
      </w:r>
      <w:r w:rsidR="0060756B">
        <w:t xml:space="preserve"> </w:t>
      </w:r>
      <w:r w:rsidR="0088014C">
        <w:t>estimated</w:t>
      </w:r>
      <w:r w:rsidR="0060756B">
        <w:t xml:space="preserve"> from the Office for National Statistics (ONS) using defined postcode</w:t>
      </w:r>
      <w:r w:rsidR="0088014C">
        <w:t>s</w:t>
      </w:r>
      <w:r w:rsidR="00F82C6D">
        <w:t>,</w:t>
      </w:r>
      <w:r w:rsidR="00135806">
        <w:t xml:space="preserve"> based on </w:t>
      </w:r>
      <w:r w:rsidR="00687840">
        <w:t xml:space="preserve">the </w:t>
      </w:r>
      <w:r w:rsidR="00135806">
        <w:t xml:space="preserve">contemporary </w:t>
      </w:r>
      <w:r w:rsidR="0088014C">
        <w:t xml:space="preserve">referral area </w:t>
      </w:r>
      <w:r w:rsidR="00E86B34">
        <w:fldChar w:fldCharType="begin" w:fldLock="1"/>
      </w:r>
      <w:r w:rsidR="0088014C">
        <w:instrText>ADDIN CSL_CITATION { "citationItems" : [ { "id" : "ITEM-1", "itemData" : { "DOI" : "10.1136/archdischild-2013-305419", "ISSN" : "0003-9888", "PMID" : "24728445", "abstract" : "BACKGROUND There has been a significant increase in the incidence of paediatric inflammatory bowel disease (PIBD) over the last 25 years although there is no recent data from England. We aimed to analyse changes in incidence within a defined English population over the last decade and compare this to recent and historical incidence data from comparable studies. METHODS The new diagnosis incidence of PIBD (age less than or equal to 16 years) was recorded from a prospective database for a geographically defined area within Southern England (2002-2012). Data were analysed for two separate time periods (cohort 1:2002-2006 and cohort 2:2008-2012) and compared to data from the British Paediatric Surveillance Unit (BPSU) survey in 1998/1999. Data were analysed by age, sex and disease type. RESULTS There has been an increase in incidence of PIBD from 6.39/100,000/year during cohort 1 to 9.37/100,000/year during cohort 2 (p=0.0002). This compares with the BPSU incidence data in England (1998-1999) of 5.2/100,000/year. There was no statistically significant difference in median age of diagnosis between cohorts (p=0.46). The incidence of Crohn's disease (CD) was 3.8/100,000/year in cohort 1 rising to 5.85/100,000/year in cohort 2 (p=0.001). The incidence of ulcerative colitis (UC) was 2.01/100,000/year in cohort 1 rising to 2.62/100,000/year in cohort 2 (p=0.1458). Overall PIBD incidence is higher in males in cohort 1 (male-to-female ratio 1.35:1) and cohort 2 (male-to-female ratio 1.5:1). CONCLUSIONS The incidence of PIBD continues to increase with a rise of almost 50% in the last decade in Southern England. The reasons for this increase remain unclear.", "author" : [ { "dropping-particle" : "", "family" : "Ashton", "given" : "J. J.", "non-dropping-particle" : "", "parse-names" : false, "suffix" : "" }, { "dropping-particle" : "", "family" : "Wiskin", "given" : "A. E.", "non-dropping-particle" : "", "parse-names" : false, "suffix" : "" }, { "dropping-particle" : "", "family" : "Ennis", "given" : "S.", "non-dropping-particle" : "", "parse-names" : false, "suffix" : "" }, { "dropping-particle" : "", "family" : "Batra", "given" : "A.", "non-dropping-particle" : "", "parse-names" : false, "suffix" : "" }, { "dropping-particle" : "", "family" : "Afzal", "given" : "N. A.", "non-dropping-particle" : "", "parse-names" : false, "suffix" : "" }, { "dropping-particle" : "", "family" : "Beattie", "given" : "R. M.", "non-dropping-particle" : "", "parse-names" : false, "suffix" : "" } ], "container-title" : "Archives of Disease in Childhood", "id" : "ITEM-1", "issue" : "7", "issued" : { "date-parts" : [ [ "2014", "7", "1" ] ] }, "page" : "659-664", "title" : "Rising incidence of paediatric inflammatory bowel disease (PIBD) in Wessex, Southern England", "type" : "article-journal", "volume" : "99" }, "uris" : [ "http://www.mendeley.com/documents/?uuid=2e8a1dc7-b0ea-3666-95f7-bde39fc8c395" ] }, { "id" : "ITEM-2", "itemData" : { "URL" : "https://www.ons.gov.uk/peoplepopulationandcommunity/populationandmigration/populationestimates/bulletins/annualmidyearpopulationestimates/latest", "accessed" : { "date-parts" : [ [ "2017", "12", "12" ] ] }, "author" : [ { "dropping-particle" : "", "family" : "Office for National Statistics", "given" : "", "non-dropping-particle" : "", "parse-names" : false, "suffix" : "" } ], "id" : "ITEM-2", "issued" : { "date-parts" : [ [ "0" ] ] }, "title" : "Population estimates for UK, England and Wales, Scotland and Northern Ireland - Office for National Statistics", "type" : "webpage" }, "uris" : [ "http://www.mendeley.com/documents/?uuid=36fabc72-60db-36de-90cd-af05b9521076" ] } ], "mendeley" : { "formattedCitation" : "[1,3]", "plainTextFormattedCitation" : "[1,3]", "previouslyFormattedCitation" : "[1,3]" }, "properties" : {  }, "schema" : "https://github.com/citation-style-language/schema/raw/master/csl-citation.json" }</w:instrText>
      </w:r>
      <w:r w:rsidR="00E86B34">
        <w:fldChar w:fldCharType="separate"/>
      </w:r>
      <w:r w:rsidR="00F35361" w:rsidRPr="00F35361">
        <w:rPr>
          <w:noProof/>
        </w:rPr>
        <w:t>[1,3]</w:t>
      </w:r>
      <w:r w:rsidR="00E86B34">
        <w:fldChar w:fldCharType="end"/>
      </w:r>
      <w:r w:rsidR="0060756B">
        <w:t xml:space="preserve">. </w:t>
      </w:r>
      <w:r w:rsidR="00200C88">
        <w:t xml:space="preserve">Statistical analysis of the data </w:t>
      </w:r>
      <w:r w:rsidR="00DF0CD3">
        <w:t>were</w:t>
      </w:r>
      <w:r w:rsidR="00200C88">
        <w:t xml:space="preserve"> conducted</w:t>
      </w:r>
      <w:r w:rsidR="00620CA0">
        <w:t xml:space="preserve"> </w:t>
      </w:r>
      <w:r w:rsidR="00200C88">
        <w:t xml:space="preserve">using </w:t>
      </w:r>
      <w:r w:rsidR="00200C88">
        <w:lastRenderedPageBreak/>
        <w:t>Pearson’s χ2 test</w:t>
      </w:r>
      <w:r w:rsidR="005443DE">
        <w:t xml:space="preserve">, Mann-Whitney U-test </w:t>
      </w:r>
      <w:r w:rsidR="00DF0CD3">
        <w:t xml:space="preserve">and </w:t>
      </w:r>
      <w:r w:rsidR="008F28A5">
        <w:t xml:space="preserve">by simple linear regression </w:t>
      </w:r>
      <w:r w:rsidR="00DF0CD3">
        <w:t>(SPSS 24, IBM)</w:t>
      </w:r>
      <w:r w:rsidR="00200C88">
        <w:t>.</w:t>
      </w:r>
      <w:r w:rsidRPr="00840413">
        <w:rPr>
          <w:b/>
        </w:rPr>
        <w:t xml:space="preserve"> </w:t>
      </w:r>
    </w:p>
    <w:p w:rsidR="007208BE" w:rsidRDefault="00687840" w:rsidP="00066637">
      <w:pPr>
        <w:spacing w:line="480" w:lineRule="auto"/>
      </w:pPr>
      <w:r>
        <w:t>F</w:t>
      </w:r>
      <w:r w:rsidR="000B4A9B">
        <w:t>rom 2002-2017 there was a significant positive trend in PIBD incidence (R</w:t>
      </w:r>
      <w:r w:rsidR="000B4A9B">
        <w:rPr>
          <w:vertAlign w:val="superscript"/>
        </w:rPr>
        <w:t>2</w:t>
      </w:r>
      <w:r w:rsidR="000B4A9B">
        <w:t xml:space="preserve">=0.464, p=0.004) </w:t>
      </w:r>
      <w:r w:rsidR="005C2C71">
        <w:t xml:space="preserve">(figure </w:t>
      </w:r>
      <w:r w:rsidR="007208BE">
        <w:t>1</w:t>
      </w:r>
      <w:r w:rsidR="00B01998">
        <w:t>) rising</w:t>
      </w:r>
      <w:r w:rsidR="00597D04">
        <w:t xml:space="preserve"> between 2013 and 201</w:t>
      </w:r>
      <w:r w:rsidR="00D952EB">
        <w:t>7</w:t>
      </w:r>
      <w:r w:rsidR="008570EA">
        <w:t xml:space="preserve"> from 7.71/100,000/year to 10.54</w:t>
      </w:r>
      <w:r w:rsidR="00597D04">
        <w:t>/100,000/year</w:t>
      </w:r>
      <w:r w:rsidR="00C926EA">
        <w:t xml:space="preserve"> (</w:t>
      </w:r>
      <w:r w:rsidR="000C3FE2">
        <w:t>R</w:t>
      </w:r>
      <w:r w:rsidR="000C3FE2">
        <w:rPr>
          <w:vertAlign w:val="superscript"/>
        </w:rPr>
        <w:t>2</w:t>
      </w:r>
      <w:r w:rsidR="000C3FE2">
        <w:t>=0.554, p=0.149</w:t>
      </w:r>
      <w:r w:rsidR="00DE543D">
        <w:t>)</w:t>
      </w:r>
      <w:r w:rsidR="001D0614">
        <w:t>; Average incidence over the 5 years was 8.80/100,</w:t>
      </w:r>
      <w:r w:rsidR="003E6DB7">
        <w:t>0</w:t>
      </w:r>
      <w:r w:rsidR="001D0614">
        <w:t xml:space="preserve">00 per year. </w:t>
      </w:r>
      <w:r w:rsidR="00AA540C">
        <w:t>The m</w:t>
      </w:r>
      <w:r w:rsidR="006261BC">
        <w:t>edian age at diagnosis was 13.48 years (IQR 11.08-15.14</w:t>
      </w:r>
      <w:r w:rsidR="00AA540C">
        <w:t xml:space="preserve"> years)</w:t>
      </w:r>
      <w:r w:rsidR="005C2C71">
        <w:t>.</w:t>
      </w:r>
      <w:r w:rsidR="007208BE">
        <w:t xml:space="preserve"> </w:t>
      </w:r>
    </w:p>
    <w:p w:rsidR="00E449CF" w:rsidRDefault="00D952EB" w:rsidP="00CF6260">
      <w:pPr>
        <w:spacing w:line="480" w:lineRule="auto"/>
      </w:pPr>
      <w:r>
        <w:t>In the 2013-17</w:t>
      </w:r>
      <w:r w:rsidRPr="00553C0B">
        <w:t xml:space="preserve"> </w:t>
      </w:r>
      <w:r>
        <w:t>cohort t</w:t>
      </w:r>
      <w:r w:rsidR="00553C0B">
        <w:t xml:space="preserve">he incidence of PIBD </w:t>
      </w:r>
      <w:r w:rsidR="001D0614">
        <w:t>was</w:t>
      </w:r>
      <w:r w:rsidR="00553C0B">
        <w:t xml:space="preserve"> higher in males compared to fema</w:t>
      </w:r>
      <w:r w:rsidR="00BF3086">
        <w:t>les, 10.84/100,000/year and 6.69</w:t>
      </w:r>
      <w:r w:rsidR="00553C0B">
        <w:t>/100,000/year respectively</w:t>
      </w:r>
      <w:r w:rsidR="00BF3086">
        <w:t xml:space="preserve"> (p=0.0001)</w:t>
      </w:r>
      <w:r w:rsidR="00E93409">
        <w:t xml:space="preserve">, </w:t>
      </w:r>
      <w:r w:rsidR="005E1DF9">
        <w:t>driven by patients aged between 11-16 years at diagnosis (figure</w:t>
      </w:r>
      <w:r w:rsidR="00DE543D">
        <w:t xml:space="preserve"> 2</w:t>
      </w:r>
      <w:r w:rsidR="007208BE">
        <w:t>)</w:t>
      </w:r>
      <w:r w:rsidR="00B01998">
        <w:t xml:space="preserve"> with the incidence being comparable between genders at other ages. </w:t>
      </w:r>
      <w:r w:rsidR="00E449CF">
        <w:t xml:space="preserve"> </w:t>
      </w:r>
      <w:r w:rsidR="00B01998">
        <w:t xml:space="preserve">).  </w:t>
      </w:r>
      <w:r w:rsidR="00E449CF">
        <w:t>T</w:t>
      </w:r>
      <w:r w:rsidR="00D65E7E">
        <w:t xml:space="preserve">he overall </w:t>
      </w:r>
      <w:r w:rsidR="00DE543D">
        <w:t>5-year</w:t>
      </w:r>
      <w:r w:rsidR="00066637">
        <w:t xml:space="preserve"> </w:t>
      </w:r>
      <w:r w:rsidR="00D65E7E">
        <w:t>incidence</w:t>
      </w:r>
      <w:r>
        <w:t xml:space="preserve"> (2013-17)</w:t>
      </w:r>
      <w:r w:rsidR="00D65E7E">
        <w:t xml:space="preserve"> of CD </w:t>
      </w:r>
      <w:r>
        <w:t>was</w:t>
      </w:r>
      <w:r w:rsidR="00D65E7E">
        <w:t xml:space="preserve"> </w:t>
      </w:r>
      <w:r w:rsidR="004E0A9D">
        <w:t>5.25</w:t>
      </w:r>
      <w:r w:rsidR="00D65E7E">
        <w:t>/100,000/year compared to 3.31/100,000/year for UC</w:t>
      </w:r>
      <w:r w:rsidR="00F33B44">
        <w:t xml:space="preserve"> (p=0.0002)</w:t>
      </w:r>
      <w:r w:rsidR="00D65E7E">
        <w:t xml:space="preserve">. </w:t>
      </w:r>
    </w:p>
    <w:p w:rsidR="00D952EB" w:rsidRDefault="003C0681" w:rsidP="00CF6260">
      <w:pPr>
        <w:spacing w:line="480" w:lineRule="auto"/>
      </w:pPr>
      <w:r>
        <w:t xml:space="preserve">From 2002-17 there was a statistically significant positive trend in </w:t>
      </w:r>
      <w:r w:rsidR="006E0AB9">
        <w:t xml:space="preserve">both </w:t>
      </w:r>
      <w:r>
        <w:t>CD incidence (R</w:t>
      </w:r>
      <w:r>
        <w:rPr>
          <w:vertAlign w:val="superscript"/>
        </w:rPr>
        <w:t>2</w:t>
      </w:r>
      <w:r>
        <w:t>=0.314, p=0.024)</w:t>
      </w:r>
      <w:r w:rsidR="006E0AB9">
        <w:t xml:space="preserve"> and UC incidence </w:t>
      </w:r>
      <w:r w:rsidR="006E0AB9">
        <w:lastRenderedPageBreak/>
        <w:t>(R</w:t>
      </w:r>
      <w:r w:rsidR="006E0AB9">
        <w:rPr>
          <w:vertAlign w:val="superscript"/>
        </w:rPr>
        <w:t>2</w:t>
      </w:r>
      <w:r w:rsidR="006E0AB9">
        <w:t>=0.490, p=0.003)</w:t>
      </w:r>
      <w:r w:rsidR="00492BD1">
        <w:t>, but was</w:t>
      </w:r>
      <w:r w:rsidR="00E93409">
        <w:t xml:space="preserve"> </w:t>
      </w:r>
      <w:r w:rsidR="00492BD1">
        <w:t>not seen</w:t>
      </w:r>
      <w:r w:rsidR="006E0AB9">
        <w:t xml:space="preserve"> in IBDU incidence (R</w:t>
      </w:r>
      <w:r w:rsidR="006E0AB9">
        <w:rPr>
          <w:vertAlign w:val="superscript"/>
        </w:rPr>
        <w:t>2</w:t>
      </w:r>
      <w:r w:rsidR="006E0AB9">
        <w:t>=0.103, p=0.224)</w:t>
      </w:r>
      <w:r w:rsidR="00B01998">
        <w:t xml:space="preserve"> probably reflecting the low numbers</w:t>
      </w:r>
      <w:r w:rsidR="007208BE">
        <w:t xml:space="preserve">. </w:t>
      </w:r>
    </w:p>
    <w:p w:rsidR="006A129D" w:rsidRPr="00215A25" w:rsidRDefault="007A118C" w:rsidP="006A129D">
      <w:pPr>
        <w:spacing w:line="480" w:lineRule="auto"/>
      </w:pPr>
      <w:r>
        <w:t xml:space="preserve">The 2017 </w:t>
      </w:r>
      <w:r w:rsidR="00A474DC">
        <w:t xml:space="preserve">Wessex </w:t>
      </w:r>
      <w:r w:rsidR="00E449CF">
        <w:t xml:space="preserve">data </w:t>
      </w:r>
      <w:r>
        <w:t>(10.37/100,000/year)</w:t>
      </w:r>
      <w:r w:rsidR="001C6654">
        <w:t xml:space="preserve"> is</w:t>
      </w:r>
      <w:r>
        <w:t xml:space="preserve"> in line with the highest </w:t>
      </w:r>
      <w:r w:rsidR="00A474DC">
        <w:t xml:space="preserve">reported </w:t>
      </w:r>
      <w:r>
        <w:t>global incidence of PIBD</w:t>
      </w:r>
      <w:r w:rsidR="00CE48A9">
        <w:t xml:space="preserve">, supporting data detailing increased incidence in the </w:t>
      </w:r>
      <w:r w:rsidR="0088014C">
        <w:t>UK</w:t>
      </w:r>
      <w:r w:rsidR="00CE48A9">
        <w:t xml:space="preserve"> over the last 30 years</w:t>
      </w:r>
      <w:r w:rsidR="0088014C">
        <w:t xml:space="preserve"> </w:t>
      </w:r>
      <w:r w:rsidR="00E86B34">
        <w:fldChar w:fldCharType="begin" w:fldLock="1"/>
      </w:r>
      <w:r w:rsidR="0088014C">
        <w:instrText>ADDIN CSL_CITATION { "citationItems" : [ { "id" : "ITEM-1", "itemData" : { "DOI" : "10.1038/ajg.2017.97", "ISSN" : "0002-9270", "abstract" : "Trends in Epidemiology of Pediatric Inflammatory Bowel Disease in Canada: Distributed Network Analysis of Multiple Population-Based Provincial Health Administrative Databases", "author" : [ { "dropping-particle" : "", "family" : "Benchimol", "given" : "Eric I", "non-dropping-particle" : "", "parse-names" : false, "suffix" : "" }, { "dropping-particle" : "", "family" : "Bernstein", "given" : "Charles N", "non-dropping-particle" : "", "parse-names" : false, "suffix" : "" }, { "dropping-particle" : "", "family" : "Bitton", "given" : "Alain", "non-dropping-particle" : "", "parse-names" : false, "suffix" : "" }, { "dropping-particle" : "", "family" : "Carroll", "given" : "Matthew W", "non-dropping-particle" : "", "parse-names" : false, "suffix" : "" }, { "dropping-particle" : "", "family" : "Singh", "given" : "Harminder", "non-dropping-particle" : "", "parse-names" : false, "suffix" : "" }, { "dropping-particle" : "", "family" : "Otley", "given" : "Anthony R", "non-dropping-particle" : "", "parse-names" : false, "suffix" : "" }, { "dropping-particle" : "", "family" : "Vutcovici", "given" : "Maria", "non-dropping-particle" : "", "parse-names" : false, "suffix" : "" }, { "dropping-particle" : "", "family" : "El-Matary", "given" : "Wael", "non-dropping-particle" : "", "parse-names" : false, "suffix" : "" }, { "dropping-particle" : "", "family" : "Nguyen", "given" : "Geoffrey C", "non-dropping-particle" : "", "parse-names" : false, "suffix" : "" }, { "dropping-particle" : "", "family" : "Griffiths", "given" : "Anne M", "non-dropping-particle" : "", "parse-names" : false, "suffix" : "" }, { "dropping-particle" : "", "family" : "Mack", "given" : "David R", "non-dropping-particle" : "", "parse-names" : false, "suffix" : "" }, { "dropping-particle" : "", "family" : "Jacobson", "given" : "Kevan", "non-dropping-particle" : "", "parse-names" : false, "suffix" : "" }, { "dropping-particle" : "", "family" : "Mojaverian", "given" : "Nassim", "non-dropping-particle" : "", "parse-names" : false, "suffix" : "" }, { "dropping-particle" : "", "family" : "Tanyingoh", "given" : "Divine", "non-dropping-particle" : "", "parse-names" : false, "suffix" : "" }, { "dropping-particle" : "", "family" : "Cui", "given" : "Yunsong", "non-dropping-particle" : "", "parse-names" : false, "suffix" : "" }, { "dropping-particle" : "", "family" : "Nugent", "given" : "Zoann J", "non-dropping-particle" : "", "parse-names" : false, "suffix" : "" }, { "dropping-particle" : "", "family" : "Coulombe", "given" : "Janie", "non-dropping-particle" : "", "parse-names" : false, "suffix" : "" }, { "dropping-particle" : "", "family" : "Targownik", "given" : "Laura E", "non-dropping-particle" : "", "parse-names" : false, "suffix" : "" }, { "dropping-particle" : "", "family" : "Jones", "given" : "Jennifer L", "non-dropping-particle" : "", "parse-names" : false, "suffix" : "" }, { "dropping-particle" : "", "family" : "Leddin", "given" : "Desmond", "non-dropping-particle" : "", "parse-names" : false, "suffix" : "" }, { "dropping-particle" : "", "family" : "Murthy", "given" : "Sanjay K", "non-dropping-particle" : "", "parse-names" : false, "suffix" : "" }, { "dropping-particle" : "", "family" : "Kaplan", "given" : "Gilaad G", "non-dropping-particle" : "", "parse-names" : false, "suffix" : "" } ], "container-title" : "The American Journal of Gastroenterology", "id" : "ITEM-1", "issue" : "7", "issued" : { "date-parts" : [ [ "2017", "7", "18" ] ] }, "page" : "1120-1134", "publisher" : "Nature Publishing Group", "title" : "Trends in Epidemiology of Pediatric Inflammatory Bowel Disease in Canada: Distributed Network Analysis of Multiple Population-Based Provincial Health Administrative Databases", "type" : "article-journal", "volume" : "112" }, "uris" : [ "http://www.mendeley.com/documents/?uuid=6bc541f5-d407-39bc-9f10-dd780b759525" ] } ], "mendeley" : { "formattedCitation" : "[4]", "plainTextFormattedCitation" : "[4]", "previouslyFormattedCitation" : "[4]" }, "properties" : {  }, "schema" : "https://github.com/citation-style-language/schema/raw/master/csl-citation.json" }</w:instrText>
      </w:r>
      <w:r w:rsidR="00E86B34">
        <w:fldChar w:fldCharType="separate"/>
      </w:r>
      <w:r w:rsidR="00F35361" w:rsidRPr="00F35361">
        <w:rPr>
          <w:noProof/>
        </w:rPr>
        <w:t>[4]</w:t>
      </w:r>
      <w:r w:rsidR="00E86B34">
        <w:fldChar w:fldCharType="end"/>
      </w:r>
      <w:r>
        <w:t>.</w:t>
      </w:r>
      <w:r w:rsidR="00E93409">
        <w:t xml:space="preserve"> </w:t>
      </w:r>
      <w:r w:rsidR="007C7FCC">
        <w:t>Increased incidence</w:t>
      </w:r>
      <w:r w:rsidR="00E449CF">
        <w:t xml:space="preserve"> in the </w:t>
      </w:r>
      <w:r w:rsidR="007C7FCC">
        <w:t xml:space="preserve">paediatric population will result in an increase in the prevalence of PIBD, placing an increased requirement on current services. </w:t>
      </w:r>
      <w:r w:rsidR="00CE48A9">
        <w:t>M</w:t>
      </w:r>
      <w:r w:rsidR="001D0614">
        <w:t xml:space="preserve">edian age of diagnosis </w:t>
      </w:r>
      <w:r w:rsidR="00CE48A9">
        <w:t xml:space="preserve">in our data </w:t>
      </w:r>
      <w:r w:rsidR="00E93409">
        <w:t xml:space="preserve">was </w:t>
      </w:r>
      <w:r w:rsidR="007C7FCC">
        <w:t>13.48 years</w:t>
      </w:r>
      <w:r w:rsidR="00E449CF">
        <w:t xml:space="preserve"> </w:t>
      </w:r>
      <w:r w:rsidR="00CE48A9">
        <w:t xml:space="preserve">with </w:t>
      </w:r>
      <w:r w:rsidR="006A129D">
        <w:t xml:space="preserve">patients </w:t>
      </w:r>
      <w:r w:rsidR="007C7FCC">
        <w:t>remain</w:t>
      </w:r>
      <w:r w:rsidR="006A129D">
        <w:t xml:space="preserve"> in paediatric services for a</w:t>
      </w:r>
      <w:r w:rsidR="00E70679">
        <w:t>n</w:t>
      </w:r>
      <w:r w:rsidR="006A129D">
        <w:t xml:space="preserve"> </w:t>
      </w:r>
      <w:r w:rsidR="00E70679">
        <w:t xml:space="preserve">estimated </w:t>
      </w:r>
      <w:r w:rsidR="006A129D">
        <w:t xml:space="preserve">median </w:t>
      </w:r>
      <w:r w:rsidR="00CE48A9">
        <w:t xml:space="preserve">time </w:t>
      </w:r>
      <w:r w:rsidR="006A129D">
        <w:t xml:space="preserve">of 4 years (13.5 to 17.5 years) prior to transition to adult care. </w:t>
      </w:r>
      <w:r w:rsidR="00E449CF">
        <w:t>In our regional catchment population the</w:t>
      </w:r>
      <w:r w:rsidR="006A129D">
        <w:t xml:space="preserve"> number of cases per year has increased from 50</w:t>
      </w:r>
      <w:r w:rsidR="00457CCE">
        <w:t xml:space="preserve"> (2013</w:t>
      </w:r>
      <w:r w:rsidR="00CE48A9">
        <w:t>)</w:t>
      </w:r>
      <w:r w:rsidR="006A129D">
        <w:t xml:space="preserve"> to 68 (</w:t>
      </w:r>
      <w:r w:rsidR="001D0614">
        <w:t>2017</w:t>
      </w:r>
      <w:r w:rsidR="00CE48A9">
        <w:t>)</w:t>
      </w:r>
      <w:r w:rsidR="001D0614">
        <w:t xml:space="preserve">, </w:t>
      </w:r>
      <w:r w:rsidR="00CE48A9">
        <w:t xml:space="preserve">a </w:t>
      </w:r>
      <w:r w:rsidR="006A129D">
        <w:t>36% increase</w:t>
      </w:r>
      <w:r w:rsidR="001D0614">
        <w:t xml:space="preserve">. </w:t>
      </w:r>
      <w:r w:rsidR="0088014C">
        <w:t xml:space="preserve">This </w:t>
      </w:r>
      <w:r w:rsidR="00E449CF">
        <w:t xml:space="preserve">has </w:t>
      </w:r>
      <w:r w:rsidR="00CE48A9">
        <w:t>result</w:t>
      </w:r>
      <w:r w:rsidR="00E449CF">
        <w:t>ed</w:t>
      </w:r>
      <w:r w:rsidR="00CE48A9">
        <w:t xml:space="preserve"> in a</w:t>
      </w:r>
      <w:r w:rsidR="006A129D">
        <w:t xml:space="preserve"> significant impact on PIBD prevalence- 50 cases staying in service for</w:t>
      </w:r>
      <w:r w:rsidR="00457CCE">
        <w:t xml:space="preserve"> a </w:t>
      </w:r>
      <w:r w:rsidR="00E70679">
        <w:t>4 years results in</w:t>
      </w:r>
      <w:r w:rsidR="006A129D">
        <w:t xml:space="preserve"> 200 PIBD patients </w:t>
      </w:r>
      <w:r w:rsidR="00E93409">
        <w:t>in paediatric care compared to 68</w:t>
      </w:r>
      <w:r w:rsidR="006A129D">
        <w:t xml:space="preserve"> cases diagnosed per year result</w:t>
      </w:r>
      <w:r w:rsidR="00E93409">
        <w:t>ing</w:t>
      </w:r>
      <w:r w:rsidR="006A129D">
        <w:t xml:space="preserve"> in 272 PIBD patients </w:t>
      </w:r>
      <w:r w:rsidR="00E93409">
        <w:t>in</w:t>
      </w:r>
      <w:r w:rsidR="006A129D">
        <w:t xml:space="preserve"> paediatric </w:t>
      </w:r>
      <w:r w:rsidR="00997046">
        <w:t>care</w:t>
      </w:r>
      <w:r w:rsidR="006A129D">
        <w:t xml:space="preserve">. </w:t>
      </w:r>
      <w:r w:rsidR="00E449CF">
        <w:t xml:space="preserve">This has a significant potential </w:t>
      </w:r>
      <w:r w:rsidR="00E449CF">
        <w:lastRenderedPageBreak/>
        <w:t xml:space="preserve">impact on paediatric services and contributes further to the increasing global burden of inflammatory bowel disease. </w:t>
      </w:r>
    </w:p>
    <w:p w:rsidR="001A3E67" w:rsidRDefault="00E449CF" w:rsidP="003D0F74">
      <w:pPr>
        <w:spacing w:line="480" w:lineRule="auto"/>
      </w:pPr>
      <w:r>
        <w:t xml:space="preserve"> </w:t>
      </w:r>
    </w:p>
    <w:p w:rsidR="00840413" w:rsidRDefault="00483423" w:rsidP="00312523">
      <w:pPr>
        <w:spacing w:line="480" w:lineRule="auto"/>
        <w:rPr>
          <w:b/>
        </w:rPr>
      </w:pPr>
      <w:r>
        <w:rPr>
          <w:b/>
        </w:rPr>
        <w:t>R</w:t>
      </w:r>
      <w:r w:rsidR="00840413">
        <w:rPr>
          <w:b/>
        </w:rPr>
        <w:t xml:space="preserve">eferences </w:t>
      </w:r>
    </w:p>
    <w:p w:rsidR="0088014C" w:rsidRPr="0088014C" w:rsidRDefault="00E86B34" w:rsidP="0088014C">
      <w:pPr>
        <w:widowControl w:val="0"/>
        <w:autoSpaceDE w:val="0"/>
        <w:autoSpaceDN w:val="0"/>
        <w:adjustRightInd w:val="0"/>
        <w:spacing w:line="480" w:lineRule="auto"/>
        <w:ind w:left="640" w:hanging="640"/>
        <w:rPr>
          <w:rFonts w:ascii="Calibri" w:hAnsi="Calibri" w:cs="Calibri"/>
          <w:noProof/>
          <w:szCs w:val="24"/>
        </w:rPr>
      </w:pPr>
      <w:r>
        <w:rPr>
          <w:b/>
        </w:rPr>
        <w:fldChar w:fldCharType="begin" w:fldLock="1"/>
      </w:r>
      <w:r w:rsidR="00312523">
        <w:rPr>
          <w:b/>
        </w:rPr>
        <w:instrText xml:space="preserve">ADDIN Mendeley Bibliography CSL_BIBLIOGRAPHY </w:instrText>
      </w:r>
      <w:r>
        <w:rPr>
          <w:b/>
        </w:rPr>
        <w:fldChar w:fldCharType="separate"/>
      </w:r>
      <w:r w:rsidR="0088014C" w:rsidRPr="0088014C">
        <w:rPr>
          <w:rFonts w:ascii="Calibri" w:hAnsi="Calibri" w:cs="Calibri"/>
          <w:noProof/>
          <w:szCs w:val="24"/>
        </w:rPr>
        <w:t xml:space="preserve">1 </w:t>
      </w:r>
      <w:r w:rsidR="0088014C" w:rsidRPr="0088014C">
        <w:rPr>
          <w:rFonts w:ascii="Calibri" w:hAnsi="Calibri" w:cs="Calibri"/>
          <w:noProof/>
          <w:szCs w:val="24"/>
        </w:rPr>
        <w:tab/>
        <w:t xml:space="preserve">Ashton JJ, Wiskin AE, Ennis S, </w:t>
      </w:r>
      <w:r w:rsidR="0088014C" w:rsidRPr="0088014C">
        <w:rPr>
          <w:rFonts w:ascii="Calibri" w:hAnsi="Calibri" w:cs="Calibri"/>
          <w:i/>
          <w:iCs/>
          <w:noProof/>
          <w:szCs w:val="24"/>
        </w:rPr>
        <w:t>et al.</w:t>
      </w:r>
      <w:r w:rsidR="0088014C" w:rsidRPr="0088014C">
        <w:rPr>
          <w:rFonts w:ascii="Calibri" w:hAnsi="Calibri" w:cs="Calibri"/>
          <w:noProof/>
          <w:szCs w:val="24"/>
        </w:rPr>
        <w:t xml:space="preserve"> Rising incidence of paediatric inflammatory bowel disease (PIBD) in Wessex, Southern England. </w:t>
      </w:r>
      <w:r w:rsidR="0088014C" w:rsidRPr="0088014C">
        <w:rPr>
          <w:rFonts w:ascii="Calibri" w:hAnsi="Calibri" w:cs="Calibri"/>
          <w:i/>
          <w:iCs/>
          <w:noProof/>
          <w:szCs w:val="24"/>
        </w:rPr>
        <w:t>Arch Dis Child</w:t>
      </w:r>
      <w:r w:rsidR="0088014C" w:rsidRPr="0088014C">
        <w:rPr>
          <w:rFonts w:ascii="Calibri" w:hAnsi="Calibri" w:cs="Calibri"/>
          <w:noProof/>
          <w:szCs w:val="24"/>
        </w:rPr>
        <w:t xml:space="preserve"> 2014;</w:t>
      </w:r>
      <w:r w:rsidR="0088014C" w:rsidRPr="0088014C">
        <w:rPr>
          <w:rFonts w:ascii="Calibri" w:hAnsi="Calibri" w:cs="Calibri"/>
          <w:b/>
          <w:bCs/>
          <w:noProof/>
          <w:szCs w:val="24"/>
        </w:rPr>
        <w:t>99</w:t>
      </w:r>
      <w:r w:rsidR="0088014C" w:rsidRPr="0088014C">
        <w:rPr>
          <w:rFonts w:ascii="Calibri" w:hAnsi="Calibri" w:cs="Calibri"/>
          <w:noProof/>
          <w:szCs w:val="24"/>
        </w:rPr>
        <w:t>:659–64. doi:10.1136/archdischild-2013-305419</w:t>
      </w:r>
    </w:p>
    <w:p w:rsidR="0088014C" w:rsidRPr="0088014C" w:rsidRDefault="0088014C" w:rsidP="0088014C">
      <w:pPr>
        <w:widowControl w:val="0"/>
        <w:autoSpaceDE w:val="0"/>
        <w:autoSpaceDN w:val="0"/>
        <w:adjustRightInd w:val="0"/>
        <w:spacing w:line="480" w:lineRule="auto"/>
        <w:ind w:left="640" w:hanging="640"/>
        <w:rPr>
          <w:rFonts w:ascii="Calibri" w:hAnsi="Calibri" w:cs="Calibri"/>
          <w:noProof/>
          <w:szCs w:val="24"/>
        </w:rPr>
      </w:pPr>
      <w:r w:rsidRPr="0088014C">
        <w:rPr>
          <w:rFonts w:ascii="Calibri" w:hAnsi="Calibri" w:cs="Calibri"/>
          <w:noProof/>
          <w:szCs w:val="24"/>
        </w:rPr>
        <w:t xml:space="preserve">2 </w:t>
      </w:r>
      <w:r w:rsidRPr="0088014C">
        <w:rPr>
          <w:rFonts w:ascii="Calibri" w:hAnsi="Calibri" w:cs="Calibri"/>
          <w:noProof/>
          <w:szCs w:val="24"/>
        </w:rPr>
        <w:tab/>
        <w:t xml:space="preserve">Henderson P, Richard H, L. CF, </w:t>
      </w:r>
      <w:r w:rsidRPr="0088014C">
        <w:rPr>
          <w:rFonts w:ascii="Calibri" w:hAnsi="Calibri" w:cs="Calibri"/>
          <w:i/>
          <w:iCs/>
          <w:noProof/>
          <w:szCs w:val="24"/>
        </w:rPr>
        <w:t>et al.</w:t>
      </w:r>
      <w:r w:rsidRPr="0088014C">
        <w:rPr>
          <w:rFonts w:ascii="Calibri" w:hAnsi="Calibri" w:cs="Calibri"/>
          <w:noProof/>
          <w:szCs w:val="24"/>
        </w:rPr>
        <w:t xml:space="preserve"> Rising incidence of pediatric inflammatory bowel disease in Scotland. </w:t>
      </w:r>
      <w:r w:rsidRPr="0088014C">
        <w:rPr>
          <w:rFonts w:ascii="Calibri" w:hAnsi="Calibri" w:cs="Calibri"/>
          <w:i/>
          <w:iCs/>
          <w:noProof/>
          <w:szCs w:val="24"/>
        </w:rPr>
        <w:t>Inflamm Bowel Dis</w:t>
      </w:r>
      <w:r w:rsidRPr="0088014C">
        <w:rPr>
          <w:rFonts w:ascii="Calibri" w:hAnsi="Calibri" w:cs="Calibri"/>
          <w:noProof/>
          <w:szCs w:val="24"/>
        </w:rPr>
        <w:t xml:space="preserve"> 2012;</w:t>
      </w:r>
      <w:r w:rsidRPr="0088014C">
        <w:rPr>
          <w:rFonts w:ascii="Calibri" w:hAnsi="Calibri" w:cs="Calibri"/>
          <w:b/>
          <w:bCs/>
          <w:noProof/>
          <w:szCs w:val="24"/>
        </w:rPr>
        <w:t>18</w:t>
      </w:r>
      <w:r w:rsidRPr="0088014C">
        <w:rPr>
          <w:rFonts w:ascii="Calibri" w:hAnsi="Calibri" w:cs="Calibri"/>
          <w:noProof/>
          <w:szCs w:val="24"/>
        </w:rPr>
        <w:t>:999–1005. doi:10.1002/ibd.21797</w:t>
      </w:r>
    </w:p>
    <w:p w:rsidR="0088014C" w:rsidRPr="0088014C" w:rsidRDefault="0088014C" w:rsidP="0088014C">
      <w:pPr>
        <w:widowControl w:val="0"/>
        <w:autoSpaceDE w:val="0"/>
        <w:autoSpaceDN w:val="0"/>
        <w:adjustRightInd w:val="0"/>
        <w:spacing w:line="480" w:lineRule="auto"/>
        <w:ind w:left="640" w:hanging="640"/>
        <w:rPr>
          <w:rFonts w:ascii="Calibri" w:hAnsi="Calibri" w:cs="Calibri"/>
          <w:noProof/>
          <w:szCs w:val="24"/>
        </w:rPr>
      </w:pPr>
      <w:r w:rsidRPr="0088014C">
        <w:rPr>
          <w:rFonts w:ascii="Calibri" w:hAnsi="Calibri" w:cs="Calibri"/>
          <w:noProof/>
          <w:szCs w:val="24"/>
        </w:rPr>
        <w:t xml:space="preserve">3 </w:t>
      </w:r>
      <w:r w:rsidRPr="0088014C">
        <w:rPr>
          <w:rFonts w:ascii="Calibri" w:hAnsi="Calibri" w:cs="Calibri"/>
          <w:noProof/>
          <w:szCs w:val="24"/>
        </w:rPr>
        <w:tab/>
        <w:t>Office for National Statistics. Population estimates for UK, England and Wales, Scotland and Northern Ireland - Office for National Statistics. https://www.ons.gov.uk/peoplepopulationandcommunity/populationandmigration/populationestimates/bulletin</w:t>
      </w:r>
      <w:r w:rsidRPr="0088014C">
        <w:rPr>
          <w:rFonts w:ascii="Calibri" w:hAnsi="Calibri" w:cs="Calibri"/>
          <w:noProof/>
          <w:szCs w:val="24"/>
        </w:rPr>
        <w:lastRenderedPageBreak/>
        <w:t>s/annualmidyearpopulationestimates/latest (accessed 12 Dec 2017).</w:t>
      </w:r>
    </w:p>
    <w:p w:rsidR="0088014C" w:rsidRPr="0088014C" w:rsidRDefault="0088014C" w:rsidP="0088014C">
      <w:pPr>
        <w:widowControl w:val="0"/>
        <w:autoSpaceDE w:val="0"/>
        <w:autoSpaceDN w:val="0"/>
        <w:adjustRightInd w:val="0"/>
        <w:spacing w:line="480" w:lineRule="auto"/>
        <w:ind w:left="640" w:hanging="640"/>
        <w:rPr>
          <w:rFonts w:ascii="Calibri" w:hAnsi="Calibri" w:cs="Calibri"/>
          <w:noProof/>
        </w:rPr>
      </w:pPr>
      <w:r w:rsidRPr="0088014C">
        <w:rPr>
          <w:rFonts w:ascii="Calibri" w:hAnsi="Calibri" w:cs="Calibri"/>
          <w:noProof/>
          <w:szCs w:val="24"/>
        </w:rPr>
        <w:t xml:space="preserve">4 </w:t>
      </w:r>
      <w:r w:rsidRPr="0088014C">
        <w:rPr>
          <w:rFonts w:ascii="Calibri" w:hAnsi="Calibri" w:cs="Calibri"/>
          <w:noProof/>
          <w:szCs w:val="24"/>
        </w:rPr>
        <w:tab/>
        <w:t xml:space="preserve">Benchimol EI, Bernstein CN, Bitton A, </w:t>
      </w:r>
      <w:r w:rsidRPr="0088014C">
        <w:rPr>
          <w:rFonts w:ascii="Calibri" w:hAnsi="Calibri" w:cs="Calibri"/>
          <w:i/>
          <w:iCs/>
          <w:noProof/>
          <w:szCs w:val="24"/>
        </w:rPr>
        <w:t>et al.</w:t>
      </w:r>
      <w:r w:rsidRPr="0088014C">
        <w:rPr>
          <w:rFonts w:ascii="Calibri" w:hAnsi="Calibri" w:cs="Calibri"/>
          <w:noProof/>
          <w:szCs w:val="24"/>
        </w:rPr>
        <w:t xml:space="preserve"> Trends in Epidemiology of Pediatric Inflammatory Bowel Disease in Canada: Distributed Network Analysis of Multiple Population-Based Provincial Health Administrative Databases. </w:t>
      </w:r>
      <w:r w:rsidRPr="0088014C">
        <w:rPr>
          <w:rFonts w:ascii="Calibri" w:hAnsi="Calibri" w:cs="Calibri"/>
          <w:i/>
          <w:iCs/>
          <w:noProof/>
          <w:szCs w:val="24"/>
        </w:rPr>
        <w:t>Am J Gastroenterol</w:t>
      </w:r>
      <w:r w:rsidRPr="0088014C">
        <w:rPr>
          <w:rFonts w:ascii="Calibri" w:hAnsi="Calibri" w:cs="Calibri"/>
          <w:noProof/>
          <w:szCs w:val="24"/>
        </w:rPr>
        <w:t xml:space="preserve"> 2017;</w:t>
      </w:r>
      <w:r w:rsidRPr="0088014C">
        <w:rPr>
          <w:rFonts w:ascii="Calibri" w:hAnsi="Calibri" w:cs="Calibri"/>
          <w:b/>
          <w:bCs/>
          <w:noProof/>
          <w:szCs w:val="24"/>
        </w:rPr>
        <w:t>112</w:t>
      </w:r>
      <w:r w:rsidRPr="0088014C">
        <w:rPr>
          <w:rFonts w:ascii="Calibri" w:hAnsi="Calibri" w:cs="Calibri"/>
          <w:noProof/>
          <w:szCs w:val="24"/>
        </w:rPr>
        <w:t>:1120–34. doi:10.1038/ajg.2017.97</w:t>
      </w:r>
    </w:p>
    <w:p w:rsidR="00312523" w:rsidRDefault="00E86B34" w:rsidP="00312523">
      <w:pPr>
        <w:spacing w:line="480" w:lineRule="auto"/>
        <w:rPr>
          <w:b/>
        </w:rPr>
      </w:pPr>
      <w:r>
        <w:rPr>
          <w:b/>
        </w:rPr>
        <w:fldChar w:fldCharType="end"/>
      </w:r>
    </w:p>
    <w:p w:rsidR="00E170D8" w:rsidRDefault="00483423" w:rsidP="00312523">
      <w:pPr>
        <w:spacing w:line="480" w:lineRule="auto"/>
        <w:rPr>
          <w:b/>
        </w:rPr>
      </w:pPr>
      <w:r>
        <w:rPr>
          <w:b/>
        </w:rPr>
        <w:t>T</w:t>
      </w:r>
      <w:r w:rsidR="00E170D8">
        <w:rPr>
          <w:b/>
        </w:rPr>
        <w:t xml:space="preserve">ables and Figures </w:t>
      </w:r>
    </w:p>
    <w:p w:rsidR="0026003A" w:rsidRPr="004A16B6" w:rsidRDefault="00722808" w:rsidP="00312523">
      <w:pPr>
        <w:spacing w:line="480" w:lineRule="auto"/>
      </w:pPr>
      <w:r>
        <w:rPr>
          <w:b/>
        </w:rPr>
        <w:t>Figure 1</w:t>
      </w:r>
      <w:r w:rsidR="004A16B6">
        <w:rPr>
          <w:b/>
        </w:rPr>
        <w:t xml:space="preserve">- </w:t>
      </w:r>
      <w:r w:rsidR="004A16B6" w:rsidRPr="004A16B6">
        <w:t>Incidence of paediatric inflammatory bowel dis</w:t>
      </w:r>
      <w:r w:rsidR="004A16B6">
        <w:t>e</w:t>
      </w:r>
      <w:r w:rsidR="004A16B6" w:rsidRPr="004A16B6">
        <w:t>ase in Wessex over a 16 year period (2002-2017)</w:t>
      </w:r>
      <w:r w:rsidR="004A16B6">
        <w:t xml:space="preserve">. Data taken from Ashton JJ et al 2014 </w:t>
      </w:r>
      <w:r w:rsidR="00E86B34">
        <w:fldChar w:fldCharType="begin" w:fldLock="1"/>
      </w:r>
      <w:r w:rsidR="00FC78A3">
        <w:instrText>ADDIN CSL_CITATION { "citationItems" : [ { "id" : "ITEM-1", "itemData" : { "DOI" : "10.1136/archdischild-2013-305419", "ISSN" : "0003-9888", "PMID" : "24728445", "abstract" : "BACKGROUND There has been a significant increase in the incidence of paediatric inflammatory bowel disease (PIBD) over the last 25 years although there is no recent data from England. We aimed to analyse changes in incidence within a defined English population over the last decade and compare this to recent and historical incidence data from comparable studies. METHODS The new diagnosis incidence of PIBD (age less than or equal to 16 years) was recorded from a prospective database for a geographically defined area within Southern England (2002-2012). Data were analysed for two separate time periods (cohort 1:2002-2006 and cohort 2:2008-2012) and compared to data from the British Paediatric Surveillance Unit (BPSU) survey in 1998/1999. Data were analysed by age, sex and disease type. RESULTS There has been an increase in incidence of PIBD from 6.39/100,000/year during cohort 1 to 9.37/100,000/year during cohort 2 (p=0.0002). This compares with the BPSU incidence data in England (1998-1999) of 5.2/100,000/year. There was no statistically significant difference in median age of diagnosis between cohorts (p=0.46). The incidence of Crohn's disease (CD) was 3.8/100,000/year in cohort 1 rising to 5.85/100,000/year in cohort 2 (p=0.001). The incidence of ulcerative colitis (UC) was 2.01/100,000/year in cohort 1 rising to 2.62/100,000/year in cohort 2 (p=0.1458). Overall PIBD incidence is higher in males in cohort 1 (male-to-female ratio 1.35:1) and cohort 2 (male-to-female ratio 1.5:1). CONCLUSIONS The incidence of PIBD continues to increase with a rise of almost 50% in the last decade in Southern England. The reasons for this increase remain unclear.", "author" : [ { "dropping-particle" : "", "family" : "Ashton", "given" : "J. J.", "non-dropping-particle" : "", "parse-names" : false, "suffix" : "" }, { "dropping-particle" : "", "family" : "Wiskin", "given" : "A. E.", "non-dropping-particle" : "", "parse-names" : false, "suffix" : "" }, { "dropping-particle" : "", "family" : "Ennis", "given" : "S.", "non-dropping-particle" : "", "parse-names" : false, "suffix" : "" }, { "dropping-particle" : "", "family" : "Batra", "given" : "A.", "non-dropping-particle" : "", "parse-names" : false, "suffix" : "" }, { "dropping-particle" : "", "family" : "Afzal", "given" : "N. A.", "non-dropping-particle" : "", "parse-names" : false, "suffix" : "" }, { "dropping-particle" : "", "family" : "Beattie", "given" : "R. M.", "non-dropping-particle" : "", "parse-names" : false, "suffix" : "" } ], "container-title" : "Archives of Disease in Childhood", "id" : "ITEM-1", "issue" : "7", "issued" : { "date-parts" : [ [ "2014", "7", "1" ] ] }, "page" : "659-664", "title" : "Rising incidence of paediatric inflammatory bowel disease (PIBD) in Wessex, Southern England", "type" : "article-journal", "volume" : "99" }, "uris" : [ "http://www.mendeley.com/documents/?uuid=2e8a1dc7-b0ea-3666-95f7-bde39fc8c395" ] } ], "mendeley" : { "formattedCitation" : "[1]", "plainTextFormattedCitation" : "[1]", "previouslyFormattedCitation" : "[1]" }, "properties" : {  }, "schema" : "https://github.com/citation-style-language/schema/raw/master/csl-citation.json" }</w:instrText>
      </w:r>
      <w:r w:rsidR="00E86B34">
        <w:fldChar w:fldCharType="separate"/>
      </w:r>
      <w:r w:rsidR="004A16B6" w:rsidRPr="004A16B6">
        <w:rPr>
          <w:noProof/>
        </w:rPr>
        <w:t>[1]</w:t>
      </w:r>
      <w:r w:rsidR="00E86B34">
        <w:fldChar w:fldCharType="end"/>
      </w:r>
      <w:r w:rsidR="00E25533">
        <w:t>.</w:t>
      </w:r>
      <w:r w:rsidR="009A6490">
        <w:t xml:space="preserve"> All PIBD (</w:t>
      </w:r>
      <w:r w:rsidR="00776906">
        <w:t>R</w:t>
      </w:r>
      <w:r w:rsidR="00776906">
        <w:rPr>
          <w:vertAlign w:val="superscript"/>
        </w:rPr>
        <w:t>2</w:t>
      </w:r>
      <w:r w:rsidR="00776906">
        <w:t>=0.464, p=0.004</w:t>
      </w:r>
      <w:r w:rsidR="009A6490">
        <w:t>), CD (</w:t>
      </w:r>
      <w:r w:rsidR="00776906">
        <w:t>R</w:t>
      </w:r>
      <w:r w:rsidR="00776906">
        <w:rPr>
          <w:vertAlign w:val="superscript"/>
        </w:rPr>
        <w:t>2</w:t>
      </w:r>
      <w:r w:rsidR="00776906">
        <w:t>=0.314, p=0.024)</w:t>
      </w:r>
      <w:r w:rsidR="009A6490">
        <w:t>, UC (</w:t>
      </w:r>
      <w:r w:rsidR="002532F4">
        <w:t>R</w:t>
      </w:r>
      <w:r w:rsidR="002532F4">
        <w:rPr>
          <w:vertAlign w:val="superscript"/>
        </w:rPr>
        <w:t>2</w:t>
      </w:r>
      <w:r w:rsidR="002532F4">
        <w:t>=0.490, p=0.003</w:t>
      </w:r>
      <w:r w:rsidR="009A6490">
        <w:t>), IBDU (</w:t>
      </w:r>
      <w:r w:rsidR="002532F4">
        <w:t>R</w:t>
      </w:r>
      <w:r w:rsidR="002532F4">
        <w:rPr>
          <w:vertAlign w:val="superscript"/>
        </w:rPr>
        <w:t>2</w:t>
      </w:r>
      <w:r w:rsidR="002532F4">
        <w:t>=0.103, p=0.224</w:t>
      </w:r>
      <w:r w:rsidR="009A6490">
        <w:t>)</w:t>
      </w:r>
    </w:p>
    <w:p w:rsidR="00722808" w:rsidRPr="004A16B6" w:rsidRDefault="00722808" w:rsidP="00312523">
      <w:pPr>
        <w:spacing w:line="480" w:lineRule="auto"/>
      </w:pPr>
      <w:r>
        <w:rPr>
          <w:b/>
        </w:rPr>
        <w:lastRenderedPageBreak/>
        <w:t>Figure 2</w:t>
      </w:r>
      <w:r w:rsidR="004A16B6">
        <w:rPr>
          <w:b/>
        </w:rPr>
        <w:t xml:space="preserve">- </w:t>
      </w:r>
      <w:r w:rsidR="004A16B6" w:rsidRPr="004A16B6">
        <w:t>Incidence of paediatric inflammatory bowel dis</w:t>
      </w:r>
      <w:r w:rsidR="004A16B6">
        <w:t>e</w:t>
      </w:r>
      <w:r w:rsidR="004A16B6" w:rsidRPr="004A16B6">
        <w:t xml:space="preserve">ase </w:t>
      </w:r>
      <w:r w:rsidR="004A16B6">
        <w:t>by gender and age of onset from 2013-2017</w:t>
      </w:r>
      <w:r w:rsidR="00C16C72">
        <w:t>; A- 0-5 years, B- 6-10 years, C- 11-16 years</w:t>
      </w:r>
      <w:r w:rsidR="004A16B6">
        <w:t xml:space="preserve">. </w:t>
      </w:r>
    </w:p>
    <w:sectPr w:rsidR="00722808" w:rsidRPr="004A16B6" w:rsidSect="0011174A">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F37308" w16cid:durableId="1DF504A1"/>
  <w16cid:commentId w16cid:paraId="1F90C79C" w16cid:durableId="1DF5042F"/>
  <w16cid:commentId w16cid:paraId="10466D03" w16cid:durableId="1DF50461"/>
  <w16cid:commentId w16cid:paraId="78D0CE8C" w16cid:durableId="1DF50522"/>
  <w16cid:commentId w16cid:paraId="7D90D57B" w16cid:durableId="1DF5054B"/>
  <w16cid:commentId w16cid:paraId="385ABD01" w16cid:durableId="1DF50568"/>
  <w16cid:commentId w16cid:paraId="0C11A9CE" w16cid:durableId="1DF530D3"/>
  <w16cid:commentId w16cid:paraId="1CAC0088" w16cid:durableId="1DF5311C"/>
  <w16cid:commentId w16cid:paraId="0D9D19D5" w16cid:durableId="1DF53151"/>
  <w16cid:commentId w16cid:paraId="392AE816" w16cid:durableId="1DF532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等线"/>
    <w:panose1 w:val="00000000000000000000"/>
    <w:charset w:val="86"/>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76C145B"/>
    <w:multiLevelType w:val="hybridMultilevel"/>
    <w:tmpl w:val="4942CA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1A20"/>
    <w:rsid w:val="00007C73"/>
    <w:rsid w:val="00025E7A"/>
    <w:rsid w:val="00032DBD"/>
    <w:rsid w:val="00056242"/>
    <w:rsid w:val="00066637"/>
    <w:rsid w:val="00093AF2"/>
    <w:rsid w:val="000A0A43"/>
    <w:rsid w:val="000A586B"/>
    <w:rsid w:val="000A690E"/>
    <w:rsid w:val="000B4A9B"/>
    <w:rsid w:val="000C3FE2"/>
    <w:rsid w:val="000D0F54"/>
    <w:rsid w:val="000D4DBA"/>
    <w:rsid w:val="0011174A"/>
    <w:rsid w:val="001316EF"/>
    <w:rsid w:val="00133375"/>
    <w:rsid w:val="00135806"/>
    <w:rsid w:val="00160924"/>
    <w:rsid w:val="00176CC3"/>
    <w:rsid w:val="001855D7"/>
    <w:rsid w:val="00190BA5"/>
    <w:rsid w:val="00196050"/>
    <w:rsid w:val="001A3E67"/>
    <w:rsid w:val="001C146F"/>
    <w:rsid w:val="001C6654"/>
    <w:rsid w:val="001D0614"/>
    <w:rsid w:val="001D07C3"/>
    <w:rsid w:val="001E30D8"/>
    <w:rsid w:val="00200C88"/>
    <w:rsid w:val="00215A25"/>
    <w:rsid w:val="00245EB4"/>
    <w:rsid w:val="002532F4"/>
    <w:rsid w:val="0026003A"/>
    <w:rsid w:val="002D10B8"/>
    <w:rsid w:val="0030073E"/>
    <w:rsid w:val="003074F1"/>
    <w:rsid w:val="003104F5"/>
    <w:rsid w:val="00312523"/>
    <w:rsid w:val="00330851"/>
    <w:rsid w:val="00337725"/>
    <w:rsid w:val="0039552D"/>
    <w:rsid w:val="003A2443"/>
    <w:rsid w:val="003A35D0"/>
    <w:rsid w:val="003B59A0"/>
    <w:rsid w:val="003C0681"/>
    <w:rsid w:val="003C6024"/>
    <w:rsid w:val="003D0F74"/>
    <w:rsid w:val="003D6360"/>
    <w:rsid w:val="003E6DB7"/>
    <w:rsid w:val="004003BB"/>
    <w:rsid w:val="00402E4C"/>
    <w:rsid w:val="00420774"/>
    <w:rsid w:val="00451ED9"/>
    <w:rsid w:val="00457CCE"/>
    <w:rsid w:val="00472B48"/>
    <w:rsid w:val="00483423"/>
    <w:rsid w:val="00486CED"/>
    <w:rsid w:val="00492BD1"/>
    <w:rsid w:val="004A066A"/>
    <w:rsid w:val="004A0EE8"/>
    <w:rsid w:val="004A16B6"/>
    <w:rsid w:val="004C7232"/>
    <w:rsid w:val="004E0A9D"/>
    <w:rsid w:val="004E0E87"/>
    <w:rsid w:val="004F0633"/>
    <w:rsid w:val="00533D83"/>
    <w:rsid w:val="005443DE"/>
    <w:rsid w:val="00550A79"/>
    <w:rsid w:val="00553C0B"/>
    <w:rsid w:val="00563B50"/>
    <w:rsid w:val="00577621"/>
    <w:rsid w:val="005778A4"/>
    <w:rsid w:val="00597D04"/>
    <w:rsid w:val="005A07F9"/>
    <w:rsid w:val="005A42C3"/>
    <w:rsid w:val="005B2DBF"/>
    <w:rsid w:val="005C0451"/>
    <w:rsid w:val="005C2C71"/>
    <w:rsid w:val="005E1DF9"/>
    <w:rsid w:val="005E4DB6"/>
    <w:rsid w:val="005E7D8A"/>
    <w:rsid w:val="0060756B"/>
    <w:rsid w:val="0061414A"/>
    <w:rsid w:val="00620CA0"/>
    <w:rsid w:val="006261BC"/>
    <w:rsid w:val="006305F9"/>
    <w:rsid w:val="00641E4D"/>
    <w:rsid w:val="006644C9"/>
    <w:rsid w:val="0066729D"/>
    <w:rsid w:val="00681EC3"/>
    <w:rsid w:val="00682482"/>
    <w:rsid w:val="00687840"/>
    <w:rsid w:val="00694960"/>
    <w:rsid w:val="006A039E"/>
    <w:rsid w:val="006A129D"/>
    <w:rsid w:val="006A680E"/>
    <w:rsid w:val="006C08FC"/>
    <w:rsid w:val="006D6C03"/>
    <w:rsid w:val="006E0AB9"/>
    <w:rsid w:val="006E0BE8"/>
    <w:rsid w:val="00714076"/>
    <w:rsid w:val="007178DA"/>
    <w:rsid w:val="007208BE"/>
    <w:rsid w:val="00722808"/>
    <w:rsid w:val="007244A0"/>
    <w:rsid w:val="00727CA7"/>
    <w:rsid w:val="00734EDF"/>
    <w:rsid w:val="007375A7"/>
    <w:rsid w:val="007576B4"/>
    <w:rsid w:val="00772CB3"/>
    <w:rsid w:val="00776906"/>
    <w:rsid w:val="007912F6"/>
    <w:rsid w:val="007A118C"/>
    <w:rsid w:val="007A6F29"/>
    <w:rsid w:val="007B0B84"/>
    <w:rsid w:val="007C3DAF"/>
    <w:rsid w:val="007C7FCC"/>
    <w:rsid w:val="007E12F0"/>
    <w:rsid w:val="007F5D95"/>
    <w:rsid w:val="00824CB4"/>
    <w:rsid w:val="00840413"/>
    <w:rsid w:val="00843D0A"/>
    <w:rsid w:val="00845371"/>
    <w:rsid w:val="008570EA"/>
    <w:rsid w:val="0088014C"/>
    <w:rsid w:val="008B67DC"/>
    <w:rsid w:val="008B71A3"/>
    <w:rsid w:val="008C7357"/>
    <w:rsid w:val="008D7727"/>
    <w:rsid w:val="008E0934"/>
    <w:rsid w:val="008F28A5"/>
    <w:rsid w:val="00901C72"/>
    <w:rsid w:val="00905215"/>
    <w:rsid w:val="0091268E"/>
    <w:rsid w:val="00915422"/>
    <w:rsid w:val="00936304"/>
    <w:rsid w:val="0094138F"/>
    <w:rsid w:val="009539AE"/>
    <w:rsid w:val="00972372"/>
    <w:rsid w:val="009749A7"/>
    <w:rsid w:val="009804CA"/>
    <w:rsid w:val="009805A4"/>
    <w:rsid w:val="00990C76"/>
    <w:rsid w:val="0099218C"/>
    <w:rsid w:val="00997046"/>
    <w:rsid w:val="00997459"/>
    <w:rsid w:val="009A3155"/>
    <w:rsid w:val="009A6490"/>
    <w:rsid w:val="009C13F9"/>
    <w:rsid w:val="009C71B0"/>
    <w:rsid w:val="009C7A77"/>
    <w:rsid w:val="009D4A91"/>
    <w:rsid w:val="009F15EA"/>
    <w:rsid w:val="009F4F04"/>
    <w:rsid w:val="00A23697"/>
    <w:rsid w:val="00A364AB"/>
    <w:rsid w:val="00A45113"/>
    <w:rsid w:val="00A474DC"/>
    <w:rsid w:val="00A610EA"/>
    <w:rsid w:val="00A942E6"/>
    <w:rsid w:val="00AA2138"/>
    <w:rsid w:val="00AA4B24"/>
    <w:rsid w:val="00AA540C"/>
    <w:rsid w:val="00B01998"/>
    <w:rsid w:val="00B17126"/>
    <w:rsid w:val="00B26DA7"/>
    <w:rsid w:val="00B31C09"/>
    <w:rsid w:val="00B360F1"/>
    <w:rsid w:val="00B361E9"/>
    <w:rsid w:val="00B37E06"/>
    <w:rsid w:val="00B413CD"/>
    <w:rsid w:val="00B73269"/>
    <w:rsid w:val="00B8643E"/>
    <w:rsid w:val="00B951C8"/>
    <w:rsid w:val="00BA2C34"/>
    <w:rsid w:val="00BA5345"/>
    <w:rsid w:val="00BB46CA"/>
    <w:rsid w:val="00BC715B"/>
    <w:rsid w:val="00BD1748"/>
    <w:rsid w:val="00BF3086"/>
    <w:rsid w:val="00BF515A"/>
    <w:rsid w:val="00BF6751"/>
    <w:rsid w:val="00C16C72"/>
    <w:rsid w:val="00C4374D"/>
    <w:rsid w:val="00C62734"/>
    <w:rsid w:val="00C74EE8"/>
    <w:rsid w:val="00C7728C"/>
    <w:rsid w:val="00C85EC3"/>
    <w:rsid w:val="00C926EA"/>
    <w:rsid w:val="00CB1416"/>
    <w:rsid w:val="00CC190A"/>
    <w:rsid w:val="00CC1F59"/>
    <w:rsid w:val="00CC5024"/>
    <w:rsid w:val="00CE0207"/>
    <w:rsid w:val="00CE3D12"/>
    <w:rsid w:val="00CE48A9"/>
    <w:rsid w:val="00CF6260"/>
    <w:rsid w:val="00D04187"/>
    <w:rsid w:val="00D33F44"/>
    <w:rsid w:val="00D41400"/>
    <w:rsid w:val="00D56DCD"/>
    <w:rsid w:val="00D65E7E"/>
    <w:rsid w:val="00D76A5D"/>
    <w:rsid w:val="00D812AA"/>
    <w:rsid w:val="00D952EB"/>
    <w:rsid w:val="00DA5609"/>
    <w:rsid w:val="00DB44EC"/>
    <w:rsid w:val="00DC45C9"/>
    <w:rsid w:val="00DE27C0"/>
    <w:rsid w:val="00DE543D"/>
    <w:rsid w:val="00DF0CD3"/>
    <w:rsid w:val="00E10199"/>
    <w:rsid w:val="00E1185F"/>
    <w:rsid w:val="00E170D8"/>
    <w:rsid w:val="00E2078C"/>
    <w:rsid w:val="00E25533"/>
    <w:rsid w:val="00E25C04"/>
    <w:rsid w:val="00E35624"/>
    <w:rsid w:val="00E449CF"/>
    <w:rsid w:val="00E66F40"/>
    <w:rsid w:val="00E70679"/>
    <w:rsid w:val="00E723A1"/>
    <w:rsid w:val="00E7590E"/>
    <w:rsid w:val="00E86B34"/>
    <w:rsid w:val="00E93409"/>
    <w:rsid w:val="00E9712D"/>
    <w:rsid w:val="00EB5DD5"/>
    <w:rsid w:val="00EC4DE0"/>
    <w:rsid w:val="00EC6C28"/>
    <w:rsid w:val="00ED2F85"/>
    <w:rsid w:val="00EE1A20"/>
    <w:rsid w:val="00EF11C4"/>
    <w:rsid w:val="00EF1E10"/>
    <w:rsid w:val="00F30EBE"/>
    <w:rsid w:val="00F33B44"/>
    <w:rsid w:val="00F35361"/>
    <w:rsid w:val="00F521A0"/>
    <w:rsid w:val="00F82C6D"/>
    <w:rsid w:val="00F911FE"/>
    <w:rsid w:val="00FA5FA1"/>
    <w:rsid w:val="00FC036B"/>
    <w:rsid w:val="00FC2865"/>
    <w:rsid w:val="00FC2F4E"/>
    <w:rsid w:val="00FC78A3"/>
    <w:rsid w:val="00FD1DE0"/>
    <w:rsid w:val="00FF40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7A5FC14-1DE2-4E56-A100-55B7A9187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17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185F"/>
    <w:pPr>
      <w:ind w:left="720"/>
      <w:contextualSpacing/>
    </w:pPr>
  </w:style>
  <w:style w:type="character" w:styleId="CommentReference">
    <w:name w:val="annotation reference"/>
    <w:basedOn w:val="DefaultParagraphFont"/>
    <w:uiPriority w:val="99"/>
    <w:semiHidden/>
    <w:unhideWhenUsed/>
    <w:rsid w:val="00330851"/>
    <w:rPr>
      <w:sz w:val="16"/>
      <w:szCs w:val="16"/>
    </w:rPr>
  </w:style>
  <w:style w:type="paragraph" w:styleId="CommentText">
    <w:name w:val="annotation text"/>
    <w:basedOn w:val="Normal"/>
    <w:link w:val="CommentTextChar"/>
    <w:uiPriority w:val="99"/>
    <w:semiHidden/>
    <w:unhideWhenUsed/>
    <w:rsid w:val="00330851"/>
    <w:pPr>
      <w:spacing w:line="240" w:lineRule="auto"/>
    </w:pPr>
    <w:rPr>
      <w:sz w:val="20"/>
      <w:szCs w:val="20"/>
    </w:rPr>
  </w:style>
  <w:style w:type="character" w:customStyle="1" w:styleId="CommentTextChar">
    <w:name w:val="Comment Text Char"/>
    <w:basedOn w:val="DefaultParagraphFont"/>
    <w:link w:val="CommentText"/>
    <w:uiPriority w:val="99"/>
    <w:semiHidden/>
    <w:rsid w:val="00330851"/>
    <w:rPr>
      <w:sz w:val="20"/>
      <w:szCs w:val="20"/>
    </w:rPr>
  </w:style>
  <w:style w:type="paragraph" w:styleId="CommentSubject">
    <w:name w:val="annotation subject"/>
    <w:basedOn w:val="CommentText"/>
    <w:next w:val="CommentText"/>
    <w:link w:val="CommentSubjectChar"/>
    <w:uiPriority w:val="99"/>
    <w:semiHidden/>
    <w:unhideWhenUsed/>
    <w:rsid w:val="00330851"/>
    <w:rPr>
      <w:b/>
      <w:bCs/>
    </w:rPr>
  </w:style>
  <w:style w:type="character" w:customStyle="1" w:styleId="CommentSubjectChar">
    <w:name w:val="Comment Subject Char"/>
    <w:basedOn w:val="CommentTextChar"/>
    <w:link w:val="CommentSubject"/>
    <w:uiPriority w:val="99"/>
    <w:semiHidden/>
    <w:rsid w:val="00330851"/>
    <w:rPr>
      <w:b/>
      <w:bCs/>
      <w:sz w:val="20"/>
      <w:szCs w:val="20"/>
    </w:rPr>
  </w:style>
  <w:style w:type="paragraph" w:styleId="BalloonText">
    <w:name w:val="Balloon Text"/>
    <w:basedOn w:val="Normal"/>
    <w:link w:val="BalloonTextChar"/>
    <w:uiPriority w:val="99"/>
    <w:semiHidden/>
    <w:unhideWhenUsed/>
    <w:rsid w:val="003308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85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2021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BB017-6039-4984-88F6-9DB712E0D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117</Words>
  <Characters>23472</Characters>
  <Application>Microsoft Office Word</Application>
  <DocSecurity>4</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7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ton J.</dc:creator>
  <cp:lastModifiedBy>Wallis C.M.</cp:lastModifiedBy>
  <cp:revision>2</cp:revision>
  <dcterms:created xsi:type="dcterms:W3CDTF">2018-05-01T10:54:00Z</dcterms:created>
  <dcterms:modified xsi:type="dcterms:W3CDTF">2018-05-01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uropean-journal-of-paediatric-neurology</vt:lpwstr>
  </property>
  <property fmtid="{D5CDD505-2E9C-101B-9397-08002B2CF9AE}" pid="11" name="Mendeley Recent Style Name 4_1">
    <vt:lpwstr>European Journal of Paediatric Neur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bbddcf1-2576-3385-99ee-f75c9988e972</vt:lpwstr>
  </property>
  <property fmtid="{D5CDD505-2E9C-101B-9397-08002B2CF9AE}" pid="24" name="Mendeley Citation Style_1">
    <vt:lpwstr>http://www.zotero.org/styles/bmj</vt:lpwstr>
  </property>
</Properties>
</file>